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AF4BB6" w:rsidRPr="009B3B29" w:rsidRDefault="00AF4BB6" w:rsidP="00632771">
                                  <w:pPr>
                                    <w:rPr>
                                      <w:b/>
                                      <w:bCs/>
                                      <w:spacing w:val="4"/>
                                      <w:sz w:val="28"/>
                                      <w:szCs w:val="28"/>
                                    </w:rPr>
                                  </w:pPr>
                                  <w:r w:rsidRPr="009B3B29">
                                    <w:rPr>
                                      <w:b/>
                                      <w:bCs/>
                                      <w:spacing w:val="4"/>
                                      <w:sz w:val="28"/>
                                      <w:szCs w:val="28"/>
                                    </w:rPr>
                                    <w:t>College of Engineering</w:t>
                                  </w:r>
                                </w:p>
                                <w:p w14:paraId="5B9F2E7F" w14:textId="77777777" w:rsidR="00AF4BB6" w:rsidRPr="009B3B29" w:rsidRDefault="00AF4BB6"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" filled="f" stroked="f">
                      <v:textbox style="mso-fit-shape-to-text:t" inset="0">
                        <w:txbxContent>
                          <w:p w14:paraId="58449F46" w14:textId="77777777" w:rsidR="00AF4BB6" w:rsidRPr="009B3B29" w:rsidRDefault="00AF4BB6" w:rsidP="00632771">
                            <w:pPr>
                              <w:rPr>
                                <w:b/>
                                <w:bCs/>
                                <w:spacing w:val="4"/>
                                <w:sz w:val="28"/>
                                <w:szCs w:val="28"/>
                              </w:rPr>
                            </w:pPr>
                            <w:r w:rsidRPr="009B3B29">
                              <w:rPr>
                                <w:b/>
                                <w:bCs/>
                                <w:spacing w:val="4"/>
                                <w:sz w:val="28"/>
                                <w:szCs w:val="28"/>
                              </w:rPr>
                              <w:t>College of Engineering</w:t>
                            </w:r>
                          </w:p>
                          <w:p w14:paraId="5B9F2E7F" w14:textId="77777777" w:rsidR="00AF4BB6" w:rsidRPr="009B3B29" w:rsidRDefault="00AF4BB6"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4339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43391"/>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4339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4B3B7B8D" w14:textId="756BBFF1" w:rsidR="00F12C0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43390" w:history="1">
            <w:r w:rsidR="00F12C00" w:rsidRPr="00A35D71">
              <w:rPr>
                <w:rStyle w:val="Hyperlink"/>
                <w:noProof/>
              </w:rPr>
              <w:t>Declaration</w:t>
            </w:r>
            <w:r w:rsidR="00F12C00">
              <w:rPr>
                <w:noProof/>
                <w:webHidden/>
              </w:rPr>
              <w:tab/>
            </w:r>
            <w:r w:rsidR="00F12C00">
              <w:rPr>
                <w:noProof/>
                <w:webHidden/>
              </w:rPr>
              <w:fldChar w:fldCharType="begin"/>
            </w:r>
            <w:r w:rsidR="00F12C00">
              <w:rPr>
                <w:noProof/>
                <w:webHidden/>
              </w:rPr>
              <w:instrText xml:space="preserve"> PAGEREF _Toc6843390 \h </w:instrText>
            </w:r>
            <w:r w:rsidR="00F12C00">
              <w:rPr>
                <w:noProof/>
                <w:webHidden/>
              </w:rPr>
            </w:r>
            <w:r w:rsidR="00F12C00">
              <w:rPr>
                <w:noProof/>
                <w:webHidden/>
              </w:rPr>
              <w:fldChar w:fldCharType="separate"/>
            </w:r>
            <w:r w:rsidR="00F12C00">
              <w:rPr>
                <w:noProof/>
                <w:webHidden/>
              </w:rPr>
              <w:t>ii</w:t>
            </w:r>
            <w:r w:rsidR="00F12C00">
              <w:rPr>
                <w:noProof/>
                <w:webHidden/>
              </w:rPr>
              <w:fldChar w:fldCharType="end"/>
            </w:r>
          </w:hyperlink>
        </w:p>
        <w:p w14:paraId="43FFAABC" w14:textId="49915741" w:rsidR="00F12C00" w:rsidRDefault="001400E8">
          <w:pPr>
            <w:pStyle w:val="TOC1"/>
            <w:tabs>
              <w:tab w:val="right" w:leader="dot" w:pos="9016"/>
            </w:tabs>
            <w:rPr>
              <w:noProof/>
            </w:rPr>
          </w:pPr>
          <w:hyperlink w:anchor="_Toc6843391" w:history="1">
            <w:r w:rsidR="00F12C00" w:rsidRPr="00A35D71">
              <w:rPr>
                <w:rStyle w:val="Hyperlink"/>
                <w:noProof/>
              </w:rPr>
              <w:t>Abstract</w:t>
            </w:r>
            <w:r w:rsidR="00F12C00">
              <w:rPr>
                <w:noProof/>
                <w:webHidden/>
              </w:rPr>
              <w:tab/>
            </w:r>
            <w:r w:rsidR="00F12C00">
              <w:rPr>
                <w:noProof/>
                <w:webHidden/>
              </w:rPr>
              <w:fldChar w:fldCharType="begin"/>
            </w:r>
            <w:r w:rsidR="00F12C00">
              <w:rPr>
                <w:noProof/>
                <w:webHidden/>
              </w:rPr>
              <w:instrText xml:space="preserve"> PAGEREF _Toc6843391 \h </w:instrText>
            </w:r>
            <w:r w:rsidR="00F12C00">
              <w:rPr>
                <w:noProof/>
                <w:webHidden/>
              </w:rPr>
            </w:r>
            <w:r w:rsidR="00F12C00">
              <w:rPr>
                <w:noProof/>
                <w:webHidden/>
              </w:rPr>
              <w:fldChar w:fldCharType="separate"/>
            </w:r>
            <w:r w:rsidR="00F12C00">
              <w:rPr>
                <w:noProof/>
                <w:webHidden/>
              </w:rPr>
              <w:t>iii</w:t>
            </w:r>
            <w:r w:rsidR="00F12C00">
              <w:rPr>
                <w:noProof/>
                <w:webHidden/>
              </w:rPr>
              <w:fldChar w:fldCharType="end"/>
            </w:r>
          </w:hyperlink>
        </w:p>
        <w:p w14:paraId="4245D852" w14:textId="4883E5DC" w:rsidR="00F12C00" w:rsidRDefault="001400E8">
          <w:pPr>
            <w:pStyle w:val="TOC1"/>
            <w:tabs>
              <w:tab w:val="right" w:leader="dot" w:pos="9016"/>
            </w:tabs>
            <w:rPr>
              <w:noProof/>
            </w:rPr>
          </w:pPr>
          <w:hyperlink w:anchor="_Toc6843392" w:history="1">
            <w:r w:rsidR="00F12C00" w:rsidRPr="00A35D71">
              <w:rPr>
                <w:rStyle w:val="Hyperlink"/>
                <w:noProof/>
              </w:rPr>
              <w:t>Acknowledgment</w:t>
            </w:r>
            <w:r w:rsidR="00F12C00">
              <w:rPr>
                <w:noProof/>
                <w:webHidden/>
              </w:rPr>
              <w:tab/>
            </w:r>
            <w:r w:rsidR="00F12C00">
              <w:rPr>
                <w:noProof/>
                <w:webHidden/>
              </w:rPr>
              <w:fldChar w:fldCharType="begin"/>
            </w:r>
            <w:r w:rsidR="00F12C00">
              <w:rPr>
                <w:noProof/>
                <w:webHidden/>
              </w:rPr>
              <w:instrText xml:space="preserve"> PAGEREF _Toc6843392 \h </w:instrText>
            </w:r>
            <w:r w:rsidR="00F12C00">
              <w:rPr>
                <w:noProof/>
                <w:webHidden/>
              </w:rPr>
            </w:r>
            <w:r w:rsidR="00F12C00">
              <w:rPr>
                <w:noProof/>
                <w:webHidden/>
              </w:rPr>
              <w:fldChar w:fldCharType="separate"/>
            </w:r>
            <w:r w:rsidR="00F12C00">
              <w:rPr>
                <w:noProof/>
                <w:webHidden/>
              </w:rPr>
              <w:t>iv</w:t>
            </w:r>
            <w:r w:rsidR="00F12C00">
              <w:rPr>
                <w:noProof/>
                <w:webHidden/>
              </w:rPr>
              <w:fldChar w:fldCharType="end"/>
            </w:r>
          </w:hyperlink>
        </w:p>
        <w:p w14:paraId="0C889C75" w14:textId="01F656F7" w:rsidR="00F12C00" w:rsidRDefault="001400E8">
          <w:pPr>
            <w:pStyle w:val="TOC1"/>
            <w:tabs>
              <w:tab w:val="right" w:leader="dot" w:pos="9016"/>
            </w:tabs>
            <w:rPr>
              <w:noProof/>
            </w:rPr>
          </w:pPr>
          <w:hyperlink w:anchor="_Toc6843393" w:history="1">
            <w:r w:rsidR="00F12C00" w:rsidRPr="00A35D71">
              <w:rPr>
                <w:rStyle w:val="Hyperlink"/>
                <w:noProof/>
              </w:rPr>
              <w:t>List of Figures</w:t>
            </w:r>
            <w:r w:rsidR="00F12C00">
              <w:rPr>
                <w:noProof/>
                <w:webHidden/>
              </w:rPr>
              <w:tab/>
            </w:r>
            <w:r w:rsidR="00F12C00">
              <w:rPr>
                <w:noProof/>
                <w:webHidden/>
              </w:rPr>
              <w:fldChar w:fldCharType="begin"/>
            </w:r>
            <w:r w:rsidR="00F12C00">
              <w:rPr>
                <w:noProof/>
                <w:webHidden/>
              </w:rPr>
              <w:instrText xml:space="preserve"> PAGEREF _Toc6843393 \h </w:instrText>
            </w:r>
            <w:r w:rsidR="00F12C00">
              <w:rPr>
                <w:noProof/>
                <w:webHidden/>
              </w:rPr>
            </w:r>
            <w:r w:rsidR="00F12C00">
              <w:rPr>
                <w:noProof/>
                <w:webHidden/>
              </w:rPr>
              <w:fldChar w:fldCharType="separate"/>
            </w:r>
            <w:r w:rsidR="00F12C00">
              <w:rPr>
                <w:noProof/>
                <w:webHidden/>
              </w:rPr>
              <w:t>vi</w:t>
            </w:r>
            <w:r w:rsidR="00F12C00">
              <w:rPr>
                <w:noProof/>
                <w:webHidden/>
              </w:rPr>
              <w:fldChar w:fldCharType="end"/>
            </w:r>
          </w:hyperlink>
        </w:p>
        <w:p w14:paraId="6FE6DFBC" w14:textId="487CE2A7" w:rsidR="00F12C00" w:rsidRDefault="001400E8">
          <w:pPr>
            <w:pStyle w:val="TOC1"/>
            <w:tabs>
              <w:tab w:val="right" w:leader="dot" w:pos="9016"/>
            </w:tabs>
            <w:rPr>
              <w:noProof/>
            </w:rPr>
          </w:pPr>
          <w:hyperlink w:anchor="_Toc6843394" w:history="1">
            <w:r w:rsidR="00F12C00" w:rsidRPr="00A35D71">
              <w:rPr>
                <w:rStyle w:val="Hyperlink"/>
                <w:noProof/>
              </w:rPr>
              <w:t>List of Tables</w:t>
            </w:r>
            <w:r w:rsidR="00F12C00">
              <w:rPr>
                <w:noProof/>
                <w:webHidden/>
              </w:rPr>
              <w:tab/>
            </w:r>
            <w:r w:rsidR="00F12C00">
              <w:rPr>
                <w:noProof/>
                <w:webHidden/>
              </w:rPr>
              <w:fldChar w:fldCharType="begin"/>
            </w:r>
            <w:r w:rsidR="00F12C00">
              <w:rPr>
                <w:noProof/>
                <w:webHidden/>
              </w:rPr>
              <w:instrText xml:space="preserve"> PAGEREF _Toc6843394 \h </w:instrText>
            </w:r>
            <w:r w:rsidR="00F12C00">
              <w:rPr>
                <w:noProof/>
                <w:webHidden/>
              </w:rPr>
            </w:r>
            <w:r w:rsidR="00F12C00">
              <w:rPr>
                <w:noProof/>
                <w:webHidden/>
              </w:rPr>
              <w:fldChar w:fldCharType="separate"/>
            </w:r>
            <w:r w:rsidR="00F12C00">
              <w:rPr>
                <w:noProof/>
                <w:webHidden/>
              </w:rPr>
              <w:t>viii</w:t>
            </w:r>
            <w:r w:rsidR="00F12C00">
              <w:rPr>
                <w:noProof/>
                <w:webHidden/>
              </w:rPr>
              <w:fldChar w:fldCharType="end"/>
            </w:r>
          </w:hyperlink>
        </w:p>
        <w:p w14:paraId="07222816" w14:textId="39552DF1" w:rsidR="00F12C00" w:rsidRDefault="001400E8">
          <w:pPr>
            <w:pStyle w:val="TOC1"/>
            <w:tabs>
              <w:tab w:val="left" w:pos="440"/>
              <w:tab w:val="right" w:leader="dot" w:pos="9016"/>
            </w:tabs>
            <w:rPr>
              <w:noProof/>
            </w:rPr>
          </w:pPr>
          <w:hyperlink w:anchor="_Toc6843395" w:history="1">
            <w:r w:rsidR="00F12C00" w:rsidRPr="00A35D71">
              <w:rPr>
                <w:rStyle w:val="Hyperlink"/>
                <w:noProof/>
              </w:rPr>
              <w:t>1.</w:t>
            </w:r>
            <w:r w:rsidR="00F12C00">
              <w:rPr>
                <w:noProof/>
              </w:rPr>
              <w:tab/>
            </w:r>
            <w:r w:rsidR="00F12C00" w:rsidRPr="00A35D71">
              <w:rPr>
                <w:rStyle w:val="Hyperlink"/>
                <w:noProof/>
              </w:rPr>
              <w:t>Introduction and Motivation</w:t>
            </w:r>
            <w:r w:rsidR="00F12C00">
              <w:rPr>
                <w:noProof/>
                <w:webHidden/>
              </w:rPr>
              <w:tab/>
            </w:r>
            <w:r w:rsidR="00F12C00">
              <w:rPr>
                <w:noProof/>
                <w:webHidden/>
              </w:rPr>
              <w:fldChar w:fldCharType="begin"/>
            </w:r>
            <w:r w:rsidR="00F12C00">
              <w:rPr>
                <w:noProof/>
                <w:webHidden/>
              </w:rPr>
              <w:instrText xml:space="preserve"> PAGEREF _Toc6843395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44687FFA" w14:textId="2207A53F" w:rsidR="00F12C00" w:rsidRDefault="001400E8">
          <w:pPr>
            <w:pStyle w:val="TOC2"/>
            <w:tabs>
              <w:tab w:val="left" w:pos="880"/>
              <w:tab w:val="right" w:leader="dot" w:pos="9016"/>
            </w:tabs>
            <w:rPr>
              <w:noProof/>
            </w:rPr>
          </w:pPr>
          <w:hyperlink w:anchor="_Toc6843396" w:history="1">
            <w:r w:rsidR="00F12C00" w:rsidRPr="00A35D71">
              <w:rPr>
                <w:rStyle w:val="Hyperlink"/>
                <w:noProof/>
              </w:rPr>
              <w:t>1.1.</w:t>
            </w:r>
            <w:r w:rsidR="00F12C00">
              <w:rPr>
                <w:noProof/>
              </w:rPr>
              <w:tab/>
            </w:r>
            <w:r w:rsidR="00F12C00" w:rsidRPr="00A35D71">
              <w:rPr>
                <w:rStyle w:val="Hyperlink"/>
                <w:noProof/>
              </w:rPr>
              <w:t>Problem statement</w:t>
            </w:r>
            <w:r w:rsidR="00F12C00">
              <w:rPr>
                <w:noProof/>
                <w:webHidden/>
              </w:rPr>
              <w:tab/>
            </w:r>
            <w:r w:rsidR="00F12C00">
              <w:rPr>
                <w:noProof/>
                <w:webHidden/>
              </w:rPr>
              <w:fldChar w:fldCharType="begin"/>
            </w:r>
            <w:r w:rsidR="00F12C00">
              <w:rPr>
                <w:noProof/>
                <w:webHidden/>
              </w:rPr>
              <w:instrText xml:space="preserve"> PAGEREF _Toc6843396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78026532" w14:textId="55EC4846" w:rsidR="00F12C00" w:rsidRDefault="001400E8">
          <w:pPr>
            <w:pStyle w:val="TOC2"/>
            <w:tabs>
              <w:tab w:val="left" w:pos="880"/>
              <w:tab w:val="right" w:leader="dot" w:pos="9016"/>
            </w:tabs>
            <w:rPr>
              <w:noProof/>
            </w:rPr>
          </w:pPr>
          <w:hyperlink w:anchor="_Toc6843397" w:history="1">
            <w:r w:rsidR="00F12C00" w:rsidRPr="00A35D71">
              <w:rPr>
                <w:rStyle w:val="Hyperlink"/>
                <w:noProof/>
              </w:rPr>
              <w:t>1.2.</w:t>
            </w:r>
            <w:r w:rsidR="00F12C00">
              <w:rPr>
                <w:noProof/>
              </w:rPr>
              <w:tab/>
            </w:r>
            <w:r w:rsidR="00F12C00" w:rsidRPr="00A35D71">
              <w:rPr>
                <w:rStyle w:val="Hyperlink"/>
                <w:noProof/>
              </w:rPr>
              <w:t>Project significance</w:t>
            </w:r>
            <w:r w:rsidR="00F12C00">
              <w:rPr>
                <w:noProof/>
                <w:webHidden/>
              </w:rPr>
              <w:tab/>
            </w:r>
            <w:r w:rsidR="00F12C00">
              <w:rPr>
                <w:noProof/>
                <w:webHidden/>
              </w:rPr>
              <w:fldChar w:fldCharType="begin"/>
            </w:r>
            <w:r w:rsidR="00F12C00">
              <w:rPr>
                <w:noProof/>
                <w:webHidden/>
              </w:rPr>
              <w:instrText xml:space="preserve"> PAGEREF _Toc6843397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0EF12508" w14:textId="7218D4E1" w:rsidR="00F12C00" w:rsidRDefault="001400E8">
          <w:pPr>
            <w:pStyle w:val="TOC2"/>
            <w:tabs>
              <w:tab w:val="left" w:pos="880"/>
              <w:tab w:val="right" w:leader="dot" w:pos="9016"/>
            </w:tabs>
            <w:rPr>
              <w:noProof/>
            </w:rPr>
          </w:pPr>
          <w:hyperlink w:anchor="_Toc6843398" w:history="1">
            <w:r w:rsidR="00F12C00" w:rsidRPr="00A35D71">
              <w:rPr>
                <w:rStyle w:val="Hyperlink"/>
                <w:rFonts w:cstheme="minorHAnsi"/>
                <w:noProof/>
              </w:rPr>
              <w:t>1.3.</w:t>
            </w:r>
            <w:r w:rsidR="00F12C00">
              <w:rPr>
                <w:noProof/>
              </w:rPr>
              <w:tab/>
            </w:r>
            <w:r w:rsidR="00F12C00" w:rsidRPr="00A35D71">
              <w:rPr>
                <w:rStyle w:val="Hyperlink"/>
                <w:noProof/>
              </w:rPr>
              <w:t>Project objectives</w:t>
            </w:r>
            <w:r w:rsidR="00F12C00">
              <w:rPr>
                <w:noProof/>
                <w:webHidden/>
              </w:rPr>
              <w:tab/>
            </w:r>
            <w:r w:rsidR="00F12C00">
              <w:rPr>
                <w:noProof/>
                <w:webHidden/>
              </w:rPr>
              <w:fldChar w:fldCharType="begin"/>
            </w:r>
            <w:r w:rsidR="00F12C00">
              <w:rPr>
                <w:noProof/>
                <w:webHidden/>
              </w:rPr>
              <w:instrText xml:space="preserve"> PAGEREF _Toc6843398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4264CBE" w14:textId="42A614DC" w:rsidR="00F12C00" w:rsidRDefault="001400E8">
          <w:pPr>
            <w:pStyle w:val="TOC1"/>
            <w:tabs>
              <w:tab w:val="left" w:pos="440"/>
              <w:tab w:val="right" w:leader="dot" w:pos="9016"/>
            </w:tabs>
            <w:rPr>
              <w:noProof/>
            </w:rPr>
          </w:pPr>
          <w:hyperlink w:anchor="_Toc6843399" w:history="1">
            <w:r w:rsidR="00F12C00" w:rsidRPr="00A35D71">
              <w:rPr>
                <w:rStyle w:val="Hyperlink"/>
                <w:noProof/>
              </w:rPr>
              <w:t>2.</w:t>
            </w:r>
            <w:r w:rsidR="00F12C00">
              <w:rPr>
                <w:noProof/>
              </w:rPr>
              <w:tab/>
            </w:r>
            <w:r w:rsidR="00F12C00" w:rsidRPr="00A35D71">
              <w:rPr>
                <w:rStyle w:val="Hyperlink"/>
                <w:noProof/>
              </w:rPr>
              <w:t>Background and related work</w:t>
            </w:r>
            <w:r w:rsidR="00F12C00">
              <w:rPr>
                <w:noProof/>
                <w:webHidden/>
              </w:rPr>
              <w:tab/>
            </w:r>
            <w:r w:rsidR="00F12C00">
              <w:rPr>
                <w:noProof/>
                <w:webHidden/>
              </w:rPr>
              <w:fldChar w:fldCharType="begin"/>
            </w:r>
            <w:r w:rsidR="00F12C00">
              <w:rPr>
                <w:noProof/>
                <w:webHidden/>
              </w:rPr>
              <w:instrText xml:space="preserve"> PAGEREF _Toc6843399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C5AEEA3" w14:textId="21488768" w:rsidR="00F12C00" w:rsidRDefault="001400E8">
          <w:pPr>
            <w:pStyle w:val="TOC2"/>
            <w:tabs>
              <w:tab w:val="left" w:pos="880"/>
              <w:tab w:val="right" w:leader="dot" w:pos="9016"/>
            </w:tabs>
            <w:rPr>
              <w:noProof/>
            </w:rPr>
          </w:pPr>
          <w:hyperlink w:anchor="_Toc6843400" w:history="1">
            <w:r w:rsidR="00F12C00" w:rsidRPr="00A35D71">
              <w:rPr>
                <w:rStyle w:val="Hyperlink"/>
                <w:noProof/>
              </w:rPr>
              <w:t>2.1.</w:t>
            </w:r>
            <w:r w:rsidR="00F12C00">
              <w:rPr>
                <w:noProof/>
              </w:rPr>
              <w:tab/>
            </w:r>
            <w:r w:rsidR="00F12C00" w:rsidRPr="00A35D71">
              <w:rPr>
                <w:rStyle w:val="Hyperlink"/>
                <w:noProof/>
              </w:rPr>
              <w:t>Background</w:t>
            </w:r>
            <w:r w:rsidR="00F12C00">
              <w:rPr>
                <w:noProof/>
                <w:webHidden/>
              </w:rPr>
              <w:tab/>
            </w:r>
            <w:r w:rsidR="00F12C00">
              <w:rPr>
                <w:noProof/>
                <w:webHidden/>
              </w:rPr>
              <w:fldChar w:fldCharType="begin"/>
            </w:r>
            <w:r w:rsidR="00F12C00">
              <w:rPr>
                <w:noProof/>
                <w:webHidden/>
              </w:rPr>
              <w:instrText xml:space="preserve"> PAGEREF _Toc6843400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2781C659" w14:textId="0BDC82E2" w:rsidR="00F12C00" w:rsidRDefault="001400E8">
          <w:pPr>
            <w:pStyle w:val="TOC2"/>
            <w:tabs>
              <w:tab w:val="left" w:pos="880"/>
              <w:tab w:val="right" w:leader="dot" w:pos="9016"/>
            </w:tabs>
            <w:rPr>
              <w:noProof/>
            </w:rPr>
          </w:pPr>
          <w:hyperlink w:anchor="_Toc6843401" w:history="1">
            <w:r w:rsidR="00F12C00" w:rsidRPr="00A35D71">
              <w:rPr>
                <w:rStyle w:val="Hyperlink"/>
                <w:noProof/>
              </w:rPr>
              <w:t>2.2.</w:t>
            </w:r>
            <w:r w:rsidR="00F12C00">
              <w:rPr>
                <w:noProof/>
              </w:rPr>
              <w:tab/>
            </w:r>
            <w:r w:rsidR="00F12C00" w:rsidRPr="00A35D71">
              <w:rPr>
                <w:rStyle w:val="Hyperlink"/>
                <w:noProof/>
              </w:rPr>
              <w:t>Related work</w:t>
            </w:r>
            <w:r w:rsidR="00F12C00">
              <w:rPr>
                <w:noProof/>
                <w:webHidden/>
              </w:rPr>
              <w:tab/>
            </w:r>
            <w:r w:rsidR="00F12C00">
              <w:rPr>
                <w:noProof/>
                <w:webHidden/>
              </w:rPr>
              <w:fldChar w:fldCharType="begin"/>
            </w:r>
            <w:r w:rsidR="00F12C00">
              <w:rPr>
                <w:noProof/>
                <w:webHidden/>
              </w:rPr>
              <w:instrText xml:space="preserve"> PAGEREF _Toc6843401 \h </w:instrText>
            </w:r>
            <w:r w:rsidR="00F12C00">
              <w:rPr>
                <w:noProof/>
                <w:webHidden/>
              </w:rPr>
            </w:r>
            <w:r w:rsidR="00F12C00">
              <w:rPr>
                <w:noProof/>
                <w:webHidden/>
              </w:rPr>
              <w:fldChar w:fldCharType="separate"/>
            </w:r>
            <w:r w:rsidR="00F12C00">
              <w:rPr>
                <w:noProof/>
                <w:webHidden/>
              </w:rPr>
              <w:t>14</w:t>
            </w:r>
            <w:r w:rsidR="00F12C00">
              <w:rPr>
                <w:noProof/>
                <w:webHidden/>
              </w:rPr>
              <w:fldChar w:fldCharType="end"/>
            </w:r>
          </w:hyperlink>
        </w:p>
        <w:p w14:paraId="38A303B9" w14:textId="7EF8AE1B" w:rsidR="00F12C00" w:rsidRDefault="001400E8">
          <w:pPr>
            <w:pStyle w:val="TOC1"/>
            <w:tabs>
              <w:tab w:val="left" w:pos="440"/>
              <w:tab w:val="right" w:leader="dot" w:pos="9016"/>
            </w:tabs>
            <w:rPr>
              <w:noProof/>
            </w:rPr>
          </w:pPr>
          <w:hyperlink w:anchor="_Toc6843402" w:history="1">
            <w:r w:rsidR="00F12C00" w:rsidRPr="00A35D71">
              <w:rPr>
                <w:rStyle w:val="Hyperlink"/>
                <w:noProof/>
              </w:rPr>
              <w:t>3.</w:t>
            </w:r>
            <w:r w:rsidR="00F12C00">
              <w:rPr>
                <w:noProof/>
              </w:rPr>
              <w:tab/>
            </w:r>
            <w:r w:rsidR="00F12C00" w:rsidRPr="00A35D71">
              <w:rPr>
                <w:rStyle w:val="Hyperlink"/>
                <w:noProof/>
              </w:rPr>
              <w:t>Requirements analysis</w:t>
            </w:r>
            <w:r w:rsidR="00F12C00">
              <w:rPr>
                <w:noProof/>
                <w:webHidden/>
              </w:rPr>
              <w:tab/>
            </w:r>
            <w:r w:rsidR="00F12C00">
              <w:rPr>
                <w:noProof/>
                <w:webHidden/>
              </w:rPr>
              <w:fldChar w:fldCharType="begin"/>
            </w:r>
            <w:r w:rsidR="00F12C00">
              <w:rPr>
                <w:noProof/>
                <w:webHidden/>
              </w:rPr>
              <w:instrText xml:space="preserve"> PAGEREF _Toc6843402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60D29D4E" w14:textId="59A03180" w:rsidR="00F12C00" w:rsidRDefault="001400E8">
          <w:pPr>
            <w:pStyle w:val="TOC2"/>
            <w:tabs>
              <w:tab w:val="left" w:pos="880"/>
              <w:tab w:val="right" w:leader="dot" w:pos="9016"/>
            </w:tabs>
            <w:rPr>
              <w:noProof/>
            </w:rPr>
          </w:pPr>
          <w:hyperlink w:anchor="_Toc6843403" w:history="1">
            <w:r w:rsidR="00F12C00" w:rsidRPr="00A35D71">
              <w:rPr>
                <w:rStyle w:val="Hyperlink"/>
                <w:noProof/>
              </w:rPr>
              <w:t>3.1.</w:t>
            </w:r>
            <w:r w:rsidR="00F12C00">
              <w:rPr>
                <w:noProof/>
              </w:rPr>
              <w:tab/>
            </w:r>
            <w:r w:rsidR="00F12C00" w:rsidRPr="00A35D71">
              <w:rPr>
                <w:rStyle w:val="Hyperlink"/>
                <w:noProof/>
              </w:rPr>
              <w:t>Software development process</w:t>
            </w:r>
            <w:r w:rsidR="00F12C00">
              <w:rPr>
                <w:noProof/>
                <w:webHidden/>
              </w:rPr>
              <w:tab/>
            </w:r>
            <w:r w:rsidR="00F12C00">
              <w:rPr>
                <w:noProof/>
                <w:webHidden/>
              </w:rPr>
              <w:fldChar w:fldCharType="begin"/>
            </w:r>
            <w:r w:rsidR="00F12C00">
              <w:rPr>
                <w:noProof/>
                <w:webHidden/>
              </w:rPr>
              <w:instrText xml:space="preserve"> PAGEREF _Toc6843403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0AE9B605" w14:textId="37309650" w:rsidR="00F12C00" w:rsidRDefault="001400E8">
          <w:pPr>
            <w:pStyle w:val="TOC2"/>
            <w:tabs>
              <w:tab w:val="left" w:pos="880"/>
              <w:tab w:val="right" w:leader="dot" w:pos="9016"/>
            </w:tabs>
            <w:rPr>
              <w:noProof/>
            </w:rPr>
          </w:pPr>
          <w:hyperlink w:anchor="_Toc6843404" w:history="1">
            <w:r w:rsidR="00F12C00" w:rsidRPr="00A35D71">
              <w:rPr>
                <w:rStyle w:val="Hyperlink"/>
                <w:noProof/>
              </w:rPr>
              <w:t>3.2.</w:t>
            </w:r>
            <w:r w:rsidR="00F12C00">
              <w:rPr>
                <w:noProof/>
              </w:rPr>
              <w:tab/>
            </w:r>
            <w:r w:rsidR="00F12C00" w:rsidRPr="00A35D71">
              <w:rPr>
                <w:rStyle w:val="Hyperlink"/>
                <w:noProof/>
              </w:rPr>
              <w:t>Functional requirements</w:t>
            </w:r>
            <w:r w:rsidR="00F12C00">
              <w:rPr>
                <w:noProof/>
                <w:webHidden/>
              </w:rPr>
              <w:tab/>
            </w:r>
            <w:r w:rsidR="00F12C00">
              <w:rPr>
                <w:noProof/>
                <w:webHidden/>
              </w:rPr>
              <w:fldChar w:fldCharType="begin"/>
            </w:r>
            <w:r w:rsidR="00F12C00">
              <w:rPr>
                <w:noProof/>
                <w:webHidden/>
              </w:rPr>
              <w:instrText xml:space="preserve"> PAGEREF _Toc6843404 \h </w:instrText>
            </w:r>
            <w:r w:rsidR="00F12C00">
              <w:rPr>
                <w:noProof/>
                <w:webHidden/>
              </w:rPr>
            </w:r>
            <w:r w:rsidR="00F12C00">
              <w:rPr>
                <w:noProof/>
                <w:webHidden/>
              </w:rPr>
              <w:fldChar w:fldCharType="separate"/>
            </w:r>
            <w:r w:rsidR="00F12C00">
              <w:rPr>
                <w:noProof/>
                <w:webHidden/>
              </w:rPr>
              <w:t>22</w:t>
            </w:r>
            <w:r w:rsidR="00F12C00">
              <w:rPr>
                <w:noProof/>
                <w:webHidden/>
              </w:rPr>
              <w:fldChar w:fldCharType="end"/>
            </w:r>
          </w:hyperlink>
        </w:p>
        <w:p w14:paraId="42F89AE2" w14:textId="177905B3" w:rsidR="00F12C00" w:rsidRDefault="001400E8">
          <w:pPr>
            <w:pStyle w:val="TOC2"/>
            <w:tabs>
              <w:tab w:val="left" w:pos="880"/>
              <w:tab w:val="right" w:leader="dot" w:pos="9016"/>
            </w:tabs>
            <w:rPr>
              <w:noProof/>
            </w:rPr>
          </w:pPr>
          <w:hyperlink w:anchor="_Toc6843405" w:history="1">
            <w:r w:rsidR="00F12C00" w:rsidRPr="00A35D71">
              <w:rPr>
                <w:rStyle w:val="Hyperlink"/>
                <w:noProof/>
              </w:rPr>
              <w:t>3.3.</w:t>
            </w:r>
            <w:r w:rsidR="00F12C00">
              <w:rPr>
                <w:noProof/>
              </w:rPr>
              <w:tab/>
            </w:r>
            <w:r w:rsidR="00F12C00" w:rsidRPr="00A35D71">
              <w:rPr>
                <w:rStyle w:val="Hyperlink"/>
                <w:noProof/>
              </w:rPr>
              <w:t>Non-functional requirements</w:t>
            </w:r>
            <w:r w:rsidR="00F12C00">
              <w:rPr>
                <w:noProof/>
                <w:webHidden/>
              </w:rPr>
              <w:tab/>
            </w:r>
            <w:r w:rsidR="00F12C00">
              <w:rPr>
                <w:noProof/>
                <w:webHidden/>
              </w:rPr>
              <w:fldChar w:fldCharType="begin"/>
            </w:r>
            <w:r w:rsidR="00F12C00">
              <w:rPr>
                <w:noProof/>
                <w:webHidden/>
              </w:rPr>
              <w:instrText xml:space="preserve"> PAGEREF _Toc6843405 \h </w:instrText>
            </w:r>
            <w:r w:rsidR="00F12C00">
              <w:rPr>
                <w:noProof/>
                <w:webHidden/>
              </w:rPr>
            </w:r>
            <w:r w:rsidR="00F12C00">
              <w:rPr>
                <w:noProof/>
                <w:webHidden/>
              </w:rPr>
              <w:fldChar w:fldCharType="separate"/>
            </w:r>
            <w:r w:rsidR="00F12C00">
              <w:rPr>
                <w:noProof/>
                <w:webHidden/>
              </w:rPr>
              <w:t>23</w:t>
            </w:r>
            <w:r w:rsidR="00F12C00">
              <w:rPr>
                <w:noProof/>
                <w:webHidden/>
              </w:rPr>
              <w:fldChar w:fldCharType="end"/>
            </w:r>
          </w:hyperlink>
        </w:p>
        <w:p w14:paraId="565AAB5D" w14:textId="69E3152C" w:rsidR="00F12C00" w:rsidRDefault="001400E8">
          <w:pPr>
            <w:pStyle w:val="TOC2"/>
            <w:tabs>
              <w:tab w:val="left" w:pos="880"/>
              <w:tab w:val="right" w:leader="dot" w:pos="9016"/>
            </w:tabs>
            <w:rPr>
              <w:noProof/>
            </w:rPr>
          </w:pPr>
          <w:hyperlink w:anchor="_Toc6843406" w:history="1">
            <w:r w:rsidR="00F12C00" w:rsidRPr="00A35D71">
              <w:rPr>
                <w:rStyle w:val="Hyperlink"/>
                <w:noProof/>
              </w:rPr>
              <w:t>3.4.</w:t>
            </w:r>
            <w:r w:rsidR="00F12C00">
              <w:rPr>
                <w:noProof/>
              </w:rPr>
              <w:tab/>
            </w:r>
            <w:r w:rsidR="00F12C00" w:rsidRPr="00A35D71">
              <w:rPr>
                <w:rStyle w:val="Hyperlink"/>
                <w:noProof/>
              </w:rPr>
              <w:t>Assumptions</w:t>
            </w:r>
            <w:r w:rsidR="00F12C00">
              <w:rPr>
                <w:noProof/>
                <w:webHidden/>
              </w:rPr>
              <w:tab/>
            </w:r>
            <w:r w:rsidR="00F12C00">
              <w:rPr>
                <w:noProof/>
                <w:webHidden/>
              </w:rPr>
              <w:fldChar w:fldCharType="begin"/>
            </w:r>
            <w:r w:rsidR="00F12C00">
              <w:rPr>
                <w:noProof/>
                <w:webHidden/>
              </w:rPr>
              <w:instrText xml:space="preserve"> PAGEREF _Toc6843406 \h </w:instrText>
            </w:r>
            <w:r w:rsidR="00F12C00">
              <w:rPr>
                <w:noProof/>
                <w:webHidden/>
              </w:rPr>
            </w:r>
            <w:r w:rsidR="00F12C00">
              <w:rPr>
                <w:noProof/>
                <w:webHidden/>
              </w:rPr>
              <w:fldChar w:fldCharType="separate"/>
            </w:r>
            <w:r w:rsidR="00F12C00">
              <w:rPr>
                <w:noProof/>
                <w:webHidden/>
              </w:rPr>
              <w:t>24</w:t>
            </w:r>
            <w:r w:rsidR="00F12C00">
              <w:rPr>
                <w:noProof/>
                <w:webHidden/>
              </w:rPr>
              <w:fldChar w:fldCharType="end"/>
            </w:r>
          </w:hyperlink>
        </w:p>
        <w:p w14:paraId="6F6CF1C3" w14:textId="71C66216" w:rsidR="00F12C00" w:rsidRDefault="001400E8">
          <w:pPr>
            <w:pStyle w:val="TOC2"/>
            <w:tabs>
              <w:tab w:val="left" w:pos="880"/>
              <w:tab w:val="right" w:leader="dot" w:pos="9016"/>
            </w:tabs>
            <w:rPr>
              <w:noProof/>
            </w:rPr>
          </w:pPr>
          <w:hyperlink w:anchor="_Toc6843407" w:history="1">
            <w:r w:rsidR="00F12C00" w:rsidRPr="00A35D71">
              <w:rPr>
                <w:rStyle w:val="Hyperlink"/>
                <w:noProof/>
              </w:rPr>
              <w:t>3.5.</w:t>
            </w:r>
            <w:r w:rsidR="00F12C00">
              <w:rPr>
                <w:noProof/>
              </w:rPr>
              <w:tab/>
            </w:r>
            <w:r w:rsidR="00F12C00" w:rsidRPr="00A35D71">
              <w:rPr>
                <w:rStyle w:val="Hyperlink"/>
                <w:noProof/>
              </w:rPr>
              <w:t>Ethics</w:t>
            </w:r>
            <w:r w:rsidR="00F12C00">
              <w:rPr>
                <w:noProof/>
                <w:webHidden/>
              </w:rPr>
              <w:tab/>
            </w:r>
            <w:r w:rsidR="00F12C00">
              <w:rPr>
                <w:noProof/>
                <w:webHidden/>
              </w:rPr>
              <w:fldChar w:fldCharType="begin"/>
            </w:r>
            <w:r w:rsidR="00F12C00">
              <w:rPr>
                <w:noProof/>
                <w:webHidden/>
              </w:rPr>
              <w:instrText xml:space="preserve"> PAGEREF _Toc6843407 \h </w:instrText>
            </w:r>
            <w:r w:rsidR="00F12C00">
              <w:rPr>
                <w:noProof/>
                <w:webHidden/>
              </w:rPr>
            </w:r>
            <w:r w:rsidR="00F12C00">
              <w:rPr>
                <w:noProof/>
                <w:webHidden/>
              </w:rPr>
              <w:fldChar w:fldCharType="separate"/>
            </w:r>
            <w:r w:rsidR="00F12C00">
              <w:rPr>
                <w:noProof/>
                <w:webHidden/>
              </w:rPr>
              <w:t>25</w:t>
            </w:r>
            <w:r w:rsidR="00F12C00">
              <w:rPr>
                <w:noProof/>
                <w:webHidden/>
              </w:rPr>
              <w:fldChar w:fldCharType="end"/>
            </w:r>
          </w:hyperlink>
        </w:p>
        <w:p w14:paraId="4183C405" w14:textId="18F08A81" w:rsidR="00F12C00" w:rsidRDefault="001400E8">
          <w:pPr>
            <w:pStyle w:val="TOC1"/>
            <w:tabs>
              <w:tab w:val="left" w:pos="440"/>
              <w:tab w:val="right" w:leader="dot" w:pos="9016"/>
            </w:tabs>
            <w:rPr>
              <w:noProof/>
            </w:rPr>
          </w:pPr>
          <w:hyperlink w:anchor="_Toc6843408" w:history="1">
            <w:r w:rsidR="00F12C00" w:rsidRPr="00A35D71">
              <w:rPr>
                <w:rStyle w:val="Hyperlink"/>
                <w:noProof/>
              </w:rPr>
              <w:t>4.</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08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7703C928" w14:textId="3936E5F3" w:rsidR="00F12C00" w:rsidRDefault="001400E8">
          <w:pPr>
            <w:pStyle w:val="TOC2"/>
            <w:tabs>
              <w:tab w:val="left" w:pos="880"/>
              <w:tab w:val="right" w:leader="dot" w:pos="9016"/>
            </w:tabs>
            <w:rPr>
              <w:noProof/>
            </w:rPr>
          </w:pPr>
          <w:hyperlink w:anchor="_Toc6843409" w:history="1">
            <w:r w:rsidR="00F12C00" w:rsidRPr="00A35D71">
              <w:rPr>
                <w:rStyle w:val="Hyperlink"/>
                <w:noProof/>
              </w:rPr>
              <w:t>4.1.</w:t>
            </w:r>
            <w:r w:rsidR="00F12C00">
              <w:rPr>
                <w:noProof/>
              </w:rPr>
              <w:tab/>
            </w:r>
            <w:r w:rsidR="00F12C00" w:rsidRPr="00A35D71">
              <w:rPr>
                <w:rStyle w:val="Hyperlink"/>
                <w:noProof/>
              </w:rPr>
              <w:t>Possible solutions and tradeoffs</w:t>
            </w:r>
            <w:r w:rsidR="00F12C00">
              <w:rPr>
                <w:noProof/>
                <w:webHidden/>
              </w:rPr>
              <w:tab/>
            </w:r>
            <w:r w:rsidR="00F12C00">
              <w:rPr>
                <w:noProof/>
                <w:webHidden/>
              </w:rPr>
              <w:fldChar w:fldCharType="begin"/>
            </w:r>
            <w:r w:rsidR="00F12C00">
              <w:rPr>
                <w:noProof/>
                <w:webHidden/>
              </w:rPr>
              <w:instrText xml:space="preserve"> PAGEREF _Toc6843409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6748FF76" w14:textId="617E15F3" w:rsidR="00F12C00" w:rsidRDefault="001400E8">
          <w:pPr>
            <w:pStyle w:val="TOC2"/>
            <w:tabs>
              <w:tab w:val="left" w:pos="880"/>
              <w:tab w:val="right" w:leader="dot" w:pos="9016"/>
            </w:tabs>
            <w:rPr>
              <w:noProof/>
            </w:rPr>
          </w:pPr>
          <w:hyperlink w:anchor="_Toc6843410" w:history="1">
            <w:r w:rsidR="00F12C00" w:rsidRPr="00A35D71">
              <w:rPr>
                <w:rStyle w:val="Hyperlink"/>
                <w:noProof/>
              </w:rPr>
              <w:t>4.2.</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10 \h </w:instrText>
            </w:r>
            <w:r w:rsidR="00F12C00">
              <w:rPr>
                <w:noProof/>
                <w:webHidden/>
              </w:rPr>
            </w:r>
            <w:r w:rsidR="00F12C00">
              <w:rPr>
                <w:noProof/>
                <w:webHidden/>
              </w:rPr>
              <w:fldChar w:fldCharType="separate"/>
            </w:r>
            <w:r w:rsidR="00F12C00">
              <w:rPr>
                <w:noProof/>
                <w:webHidden/>
              </w:rPr>
              <w:t>27</w:t>
            </w:r>
            <w:r w:rsidR="00F12C00">
              <w:rPr>
                <w:noProof/>
                <w:webHidden/>
              </w:rPr>
              <w:fldChar w:fldCharType="end"/>
            </w:r>
          </w:hyperlink>
        </w:p>
        <w:p w14:paraId="767D3C7D" w14:textId="6FB93715" w:rsidR="00F12C00" w:rsidRDefault="001400E8">
          <w:pPr>
            <w:pStyle w:val="TOC2"/>
            <w:tabs>
              <w:tab w:val="left" w:pos="880"/>
              <w:tab w:val="right" w:leader="dot" w:pos="9016"/>
            </w:tabs>
            <w:rPr>
              <w:noProof/>
            </w:rPr>
          </w:pPr>
          <w:hyperlink w:anchor="_Toc6843411" w:history="1">
            <w:r w:rsidR="00F12C00" w:rsidRPr="00A35D71">
              <w:rPr>
                <w:rStyle w:val="Hyperlink"/>
                <w:rFonts w:eastAsia="Times New Roman"/>
                <w:noProof/>
              </w:rPr>
              <w:t>4.3.</w:t>
            </w:r>
            <w:r w:rsidR="00F12C00">
              <w:rPr>
                <w:noProof/>
              </w:rPr>
              <w:tab/>
            </w:r>
            <w:r w:rsidR="00F12C00" w:rsidRPr="00A35D71">
              <w:rPr>
                <w:rStyle w:val="Hyperlink"/>
                <w:rFonts w:eastAsia="Times New Roman"/>
                <w:noProof/>
              </w:rPr>
              <w:t>Hardware/software to be used</w:t>
            </w:r>
            <w:r w:rsidR="00F12C00">
              <w:rPr>
                <w:noProof/>
                <w:webHidden/>
              </w:rPr>
              <w:tab/>
            </w:r>
            <w:r w:rsidR="00F12C00">
              <w:rPr>
                <w:noProof/>
                <w:webHidden/>
              </w:rPr>
              <w:fldChar w:fldCharType="begin"/>
            </w:r>
            <w:r w:rsidR="00F12C00">
              <w:rPr>
                <w:noProof/>
                <w:webHidden/>
              </w:rPr>
              <w:instrText xml:space="preserve"> PAGEREF _Toc6843411 \h </w:instrText>
            </w:r>
            <w:r w:rsidR="00F12C00">
              <w:rPr>
                <w:noProof/>
                <w:webHidden/>
              </w:rPr>
            </w:r>
            <w:r w:rsidR="00F12C00">
              <w:rPr>
                <w:noProof/>
                <w:webHidden/>
              </w:rPr>
              <w:fldChar w:fldCharType="separate"/>
            </w:r>
            <w:r w:rsidR="00F12C00">
              <w:rPr>
                <w:noProof/>
                <w:webHidden/>
              </w:rPr>
              <w:t>31</w:t>
            </w:r>
            <w:r w:rsidR="00F12C00">
              <w:rPr>
                <w:noProof/>
                <w:webHidden/>
              </w:rPr>
              <w:fldChar w:fldCharType="end"/>
            </w:r>
          </w:hyperlink>
        </w:p>
        <w:p w14:paraId="3D867375" w14:textId="4902C0D7" w:rsidR="00F12C00" w:rsidRDefault="001400E8">
          <w:pPr>
            <w:pStyle w:val="TOC2"/>
            <w:tabs>
              <w:tab w:val="left" w:pos="880"/>
              <w:tab w:val="right" w:leader="dot" w:pos="9016"/>
            </w:tabs>
            <w:rPr>
              <w:noProof/>
            </w:rPr>
          </w:pPr>
          <w:hyperlink w:anchor="_Toc6843412" w:history="1">
            <w:r w:rsidR="00F12C00" w:rsidRPr="00A35D71">
              <w:rPr>
                <w:rStyle w:val="Hyperlink"/>
                <w:rFonts w:eastAsia="Times New Roman"/>
                <w:noProof/>
              </w:rPr>
              <w:t>4.4.</w:t>
            </w:r>
            <w:r w:rsidR="00F12C00">
              <w:rPr>
                <w:noProof/>
              </w:rPr>
              <w:tab/>
            </w:r>
            <w:r w:rsidR="00F12C00" w:rsidRPr="00A35D71">
              <w:rPr>
                <w:rStyle w:val="Hyperlink"/>
                <w:rFonts w:eastAsia="Times New Roman"/>
                <w:noProof/>
              </w:rPr>
              <w:t>Hardware design</w:t>
            </w:r>
            <w:r w:rsidR="00F12C00">
              <w:rPr>
                <w:noProof/>
                <w:webHidden/>
              </w:rPr>
              <w:tab/>
            </w:r>
            <w:r w:rsidR="00F12C00">
              <w:rPr>
                <w:noProof/>
                <w:webHidden/>
              </w:rPr>
              <w:fldChar w:fldCharType="begin"/>
            </w:r>
            <w:r w:rsidR="00F12C00">
              <w:rPr>
                <w:noProof/>
                <w:webHidden/>
              </w:rPr>
              <w:instrText xml:space="preserve"> PAGEREF _Toc6843412 \h </w:instrText>
            </w:r>
            <w:r w:rsidR="00F12C00">
              <w:rPr>
                <w:noProof/>
                <w:webHidden/>
              </w:rPr>
            </w:r>
            <w:r w:rsidR="00F12C00">
              <w:rPr>
                <w:noProof/>
                <w:webHidden/>
              </w:rPr>
              <w:fldChar w:fldCharType="separate"/>
            </w:r>
            <w:r w:rsidR="00F12C00">
              <w:rPr>
                <w:noProof/>
                <w:webHidden/>
              </w:rPr>
              <w:t>34</w:t>
            </w:r>
            <w:r w:rsidR="00F12C00">
              <w:rPr>
                <w:noProof/>
                <w:webHidden/>
              </w:rPr>
              <w:fldChar w:fldCharType="end"/>
            </w:r>
          </w:hyperlink>
        </w:p>
        <w:p w14:paraId="6A0826A5" w14:textId="48EC9CDF" w:rsidR="00F12C00" w:rsidRDefault="001400E8">
          <w:pPr>
            <w:pStyle w:val="TOC2"/>
            <w:tabs>
              <w:tab w:val="left" w:pos="880"/>
              <w:tab w:val="right" w:leader="dot" w:pos="9016"/>
            </w:tabs>
            <w:rPr>
              <w:noProof/>
            </w:rPr>
          </w:pPr>
          <w:hyperlink w:anchor="_Toc6843413" w:history="1">
            <w:r w:rsidR="00F12C00" w:rsidRPr="00A35D71">
              <w:rPr>
                <w:rStyle w:val="Hyperlink"/>
                <w:rFonts w:eastAsia="Times New Roman"/>
                <w:noProof/>
              </w:rPr>
              <w:t>4.5.</w:t>
            </w:r>
            <w:r w:rsidR="00F12C00">
              <w:rPr>
                <w:noProof/>
              </w:rPr>
              <w:tab/>
            </w:r>
            <w:r w:rsidR="00F12C00" w:rsidRPr="00A35D71">
              <w:rPr>
                <w:rStyle w:val="Hyperlink"/>
                <w:rFonts w:eastAsia="Times New Roman"/>
                <w:noProof/>
              </w:rPr>
              <w:t>Software design</w:t>
            </w:r>
            <w:r w:rsidR="00F12C00">
              <w:rPr>
                <w:noProof/>
                <w:webHidden/>
              </w:rPr>
              <w:tab/>
            </w:r>
            <w:r w:rsidR="00F12C00">
              <w:rPr>
                <w:noProof/>
                <w:webHidden/>
              </w:rPr>
              <w:fldChar w:fldCharType="begin"/>
            </w:r>
            <w:r w:rsidR="00F12C00">
              <w:rPr>
                <w:noProof/>
                <w:webHidden/>
              </w:rPr>
              <w:instrText xml:space="preserve"> PAGEREF _Toc6843413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55BF6B4C" w14:textId="7D231C54" w:rsidR="00F12C00" w:rsidRDefault="001400E8">
          <w:pPr>
            <w:pStyle w:val="TOC2"/>
            <w:tabs>
              <w:tab w:val="left" w:pos="1100"/>
              <w:tab w:val="right" w:leader="dot" w:pos="9016"/>
            </w:tabs>
            <w:rPr>
              <w:noProof/>
            </w:rPr>
          </w:pPr>
          <w:hyperlink w:anchor="_Toc6843414" w:history="1">
            <w:r w:rsidR="00F12C00" w:rsidRPr="00A35D71">
              <w:rPr>
                <w:rStyle w:val="Hyperlink"/>
                <w:rFonts w:eastAsia="Times New Roman"/>
                <w:noProof/>
              </w:rPr>
              <w:t>4.5.1.</w:t>
            </w:r>
            <w:r w:rsidR="00F12C00">
              <w:rPr>
                <w:noProof/>
              </w:rPr>
              <w:tab/>
            </w:r>
            <w:r w:rsidR="00F12C00" w:rsidRPr="00A35D71">
              <w:rPr>
                <w:rStyle w:val="Hyperlink"/>
                <w:rFonts w:eastAsia="Times New Roman"/>
                <w:noProof/>
              </w:rPr>
              <w:t>Structural model</w:t>
            </w:r>
            <w:r w:rsidR="00F12C00">
              <w:rPr>
                <w:noProof/>
                <w:webHidden/>
              </w:rPr>
              <w:tab/>
            </w:r>
            <w:r w:rsidR="00F12C00">
              <w:rPr>
                <w:noProof/>
                <w:webHidden/>
              </w:rPr>
              <w:fldChar w:fldCharType="begin"/>
            </w:r>
            <w:r w:rsidR="00F12C00">
              <w:rPr>
                <w:noProof/>
                <w:webHidden/>
              </w:rPr>
              <w:instrText xml:space="preserve"> PAGEREF _Toc6843414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2B8416E8" w14:textId="1E8724FB" w:rsidR="00F12C00" w:rsidRDefault="001400E8">
          <w:pPr>
            <w:pStyle w:val="TOC2"/>
            <w:tabs>
              <w:tab w:val="left" w:pos="1100"/>
              <w:tab w:val="right" w:leader="dot" w:pos="9016"/>
            </w:tabs>
            <w:rPr>
              <w:noProof/>
            </w:rPr>
          </w:pPr>
          <w:hyperlink w:anchor="_Toc6843415" w:history="1">
            <w:r w:rsidR="00F12C00" w:rsidRPr="00A35D71">
              <w:rPr>
                <w:rStyle w:val="Hyperlink"/>
                <w:rFonts w:eastAsia="Times New Roman"/>
                <w:noProof/>
              </w:rPr>
              <w:t>4.5.2.</w:t>
            </w:r>
            <w:r w:rsidR="00F12C00">
              <w:rPr>
                <w:noProof/>
              </w:rPr>
              <w:tab/>
            </w:r>
            <w:r w:rsidR="00F12C00" w:rsidRPr="00A35D71">
              <w:rPr>
                <w:rStyle w:val="Hyperlink"/>
                <w:rFonts w:eastAsia="Times New Roman"/>
                <w:noProof/>
              </w:rPr>
              <w:t>Behavioral model</w:t>
            </w:r>
            <w:r w:rsidR="00F12C00">
              <w:rPr>
                <w:noProof/>
                <w:webHidden/>
              </w:rPr>
              <w:tab/>
            </w:r>
            <w:r w:rsidR="00F12C00">
              <w:rPr>
                <w:noProof/>
                <w:webHidden/>
              </w:rPr>
              <w:fldChar w:fldCharType="begin"/>
            </w:r>
            <w:r w:rsidR="00F12C00">
              <w:rPr>
                <w:noProof/>
                <w:webHidden/>
              </w:rPr>
              <w:instrText xml:space="preserve"> PAGEREF _Toc6843415 \h </w:instrText>
            </w:r>
            <w:r w:rsidR="00F12C00">
              <w:rPr>
                <w:noProof/>
                <w:webHidden/>
              </w:rPr>
            </w:r>
            <w:r w:rsidR="00F12C00">
              <w:rPr>
                <w:noProof/>
                <w:webHidden/>
              </w:rPr>
              <w:fldChar w:fldCharType="separate"/>
            </w:r>
            <w:r w:rsidR="00F12C00">
              <w:rPr>
                <w:noProof/>
                <w:webHidden/>
              </w:rPr>
              <w:t>40</w:t>
            </w:r>
            <w:r w:rsidR="00F12C00">
              <w:rPr>
                <w:noProof/>
                <w:webHidden/>
              </w:rPr>
              <w:fldChar w:fldCharType="end"/>
            </w:r>
          </w:hyperlink>
        </w:p>
        <w:p w14:paraId="056F8306" w14:textId="0ED5A1CC" w:rsidR="00F12C00" w:rsidRDefault="001400E8">
          <w:pPr>
            <w:pStyle w:val="TOC2"/>
            <w:tabs>
              <w:tab w:val="left" w:pos="1100"/>
              <w:tab w:val="right" w:leader="dot" w:pos="9016"/>
            </w:tabs>
            <w:rPr>
              <w:noProof/>
            </w:rPr>
          </w:pPr>
          <w:hyperlink w:anchor="_Toc6843416" w:history="1">
            <w:r w:rsidR="00F12C00" w:rsidRPr="00A35D71">
              <w:rPr>
                <w:rStyle w:val="Hyperlink"/>
                <w:rFonts w:eastAsia="Times New Roman"/>
                <w:noProof/>
              </w:rPr>
              <w:t>4.5.3.</w:t>
            </w:r>
            <w:r w:rsidR="00F12C00">
              <w:rPr>
                <w:noProof/>
              </w:rPr>
              <w:tab/>
            </w:r>
            <w:r w:rsidR="00F12C00" w:rsidRPr="00A35D71">
              <w:rPr>
                <w:rStyle w:val="Hyperlink"/>
                <w:rFonts w:eastAsia="Times New Roman"/>
                <w:noProof/>
              </w:rPr>
              <w:t>Database design</w:t>
            </w:r>
            <w:r w:rsidR="00F12C00">
              <w:rPr>
                <w:noProof/>
                <w:webHidden/>
              </w:rPr>
              <w:tab/>
            </w:r>
            <w:r w:rsidR="00F12C00">
              <w:rPr>
                <w:noProof/>
                <w:webHidden/>
              </w:rPr>
              <w:fldChar w:fldCharType="begin"/>
            </w:r>
            <w:r w:rsidR="00F12C00">
              <w:rPr>
                <w:noProof/>
                <w:webHidden/>
              </w:rPr>
              <w:instrText xml:space="preserve"> PAGEREF _Toc6843416 \h </w:instrText>
            </w:r>
            <w:r w:rsidR="00F12C00">
              <w:rPr>
                <w:noProof/>
                <w:webHidden/>
              </w:rPr>
            </w:r>
            <w:r w:rsidR="00F12C00">
              <w:rPr>
                <w:noProof/>
                <w:webHidden/>
              </w:rPr>
              <w:fldChar w:fldCharType="separate"/>
            </w:r>
            <w:r w:rsidR="00F12C00">
              <w:rPr>
                <w:noProof/>
                <w:webHidden/>
              </w:rPr>
              <w:t>47</w:t>
            </w:r>
            <w:r w:rsidR="00F12C00">
              <w:rPr>
                <w:noProof/>
                <w:webHidden/>
              </w:rPr>
              <w:fldChar w:fldCharType="end"/>
            </w:r>
          </w:hyperlink>
        </w:p>
        <w:p w14:paraId="22022E43" w14:textId="17D1F6D4" w:rsidR="00F12C00" w:rsidRDefault="001400E8">
          <w:pPr>
            <w:pStyle w:val="TOC2"/>
            <w:tabs>
              <w:tab w:val="left" w:pos="1100"/>
              <w:tab w:val="right" w:leader="dot" w:pos="9016"/>
            </w:tabs>
            <w:rPr>
              <w:noProof/>
            </w:rPr>
          </w:pPr>
          <w:hyperlink w:anchor="_Toc6843417" w:history="1">
            <w:r w:rsidR="00F12C00" w:rsidRPr="00A35D71">
              <w:rPr>
                <w:rStyle w:val="Hyperlink"/>
                <w:rFonts w:eastAsia="Times New Roman"/>
                <w:noProof/>
              </w:rPr>
              <w:t>4.5.4.</w:t>
            </w:r>
            <w:r w:rsidR="00F12C00">
              <w:rPr>
                <w:noProof/>
              </w:rPr>
              <w:tab/>
            </w:r>
            <w:r w:rsidR="00F12C00" w:rsidRPr="00A35D71">
              <w:rPr>
                <w:rStyle w:val="Hyperlink"/>
                <w:rFonts w:eastAsia="Times New Roman"/>
                <w:noProof/>
              </w:rPr>
              <w:t>User interface design</w:t>
            </w:r>
            <w:r w:rsidR="00F12C00">
              <w:rPr>
                <w:noProof/>
                <w:webHidden/>
              </w:rPr>
              <w:tab/>
            </w:r>
            <w:r w:rsidR="00F12C00">
              <w:rPr>
                <w:noProof/>
                <w:webHidden/>
              </w:rPr>
              <w:fldChar w:fldCharType="begin"/>
            </w:r>
            <w:r w:rsidR="00F12C00">
              <w:rPr>
                <w:noProof/>
                <w:webHidden/>
              </w:rPr>
              <w:instrText xml:space="preserve"> PAGEREF _Toc6843417 \h </w:instrText>
            </w:r>
            <w:r w:rsidR="00F12C00">
              <w:rPr>
                <w:noProof/>
                <w:webHidden/>
              </w:rPr>
            </w:r>
            <w:r w:rsidR="00F12C00">
              <w:rPr>
                <w:noProof/>
                <w:webHidden/>
              </w:rPr>
              <w:fldChar w:fldCharType="separate"/>
            </w:r>
            <w:r w:rsidR="00F12C00">
              <w:rPr>
                <w:noProof/>
                <w:webHidden/>
              </w:rPr>
              <w:t>49</w:t>
            </w:r>
            <w:r w:rsidR="00F12C00">
              <w:rPr>
                <w:noProof/>
                <w:webHidden/>
              </w:rPr>
              <w:fldChar w:fldCharType="end"/>
            </w:r>
          </w:hyperlink>
        </w:p>
        <w:p w14:paraId="48B572D7" w14:textId="2F307480" w:rsidR="00F12C00" w:rsidRDefault="001400E8">
          <w:pPr>
            <w:pStyle w:val="TOC2"/>
            <w:tabs>
              <w:tab w:val="left" w:pos="1100"/>
              <w:tab w:val="right" w:leader="dot" w:pos="9016"/>
            </w:tabs>
            <w:rPr>
              <w:noProof/>
            </w:rPr>
          </w:pPr>
          <w:hyperlink w:anchor="_Toc6843418" w:history="1">
            <w:r w:rsidR="00F12C00" w:rsidRPr="00A35D71">
              <w:rPr>
                <w:rStyle w:val="Hyperlink"/>
                <w:rFonts w:eastAsia="Times New Roman"/>
                <w:noProof/>
              </w:rPr>
              <w:t>4.5.5.</w:t>
            </w:r>
            <w:r w:rsidR="00F12C00">
              <w:rPr>
                <w:noProof/>
              </w:rPr>
              <w:tab/>
            </w:r>
            <w:r w:rsidR="00F12C00" w:rsidRPr="00A35D71">
              <w:rPr>
                <w:rStyle w:val="Hyperlink"/>
                <w:rFonts w:eastAsia="Times New Roman"/>
                <w:noProof/>
              </w:rPr>
              <w:t>Design pattern</w:t>
            </w:r>
            <w:r w:rsidR="00F12C00">
              <w:rPr>
                <w:noProof/>
                <w:webHidden/>
              </w:rPr>
              <w:tab/>
            </w:r>
            <w:r w:rsidR="00F12C00">
              <w:rPr>
                <w:noProof/>
                <w:webHidden/>
              </w:rPr>
              <w:fldChar w:fldCharType="begin"/>
            </w:r>
            <w:r w:rsidR="00F12C00">
              <w:rPr>
                <w:noProof/>
                <w:webHidden/>
              </w:rPr>
              <w:instrText xml:space="preserve"> PAGEREF _Toc6843418 \h </w:instrText>
            </w:r>
            <w:r w:rsidR="00F12C00">
              <w:rPr>
                <w:noProof/>
                <w:webHidden/>
              </w:rPr>
            </w:r>
            <w:r w:rsidR="00F12C00">
              <w:rPr>
                <w:noProof/>
                <w:webHidden/>
              </w:rPr>
              <w:fldChar w:fldCharType="separate"/>
            </w:r>
            <w:r w:rsidR="00F12C00">
              <w:rPr>
                <w:noProof/>
                <w:webHidden/>
              </w:rPr>
              <w:t>53</w:t>
            </w:r>
            <w:r w:rsidR="00F12C00">
              <w:rPr>
                <w:noProof/>
                <w:webHidden/>
              </w:rPr>
              <w:fldChar w:fldCharType="end"/>
            </w:r>
          </w:hyperlink>
        </w:p>
        <w:p w14:paraId="74038C47" w14:textId="5F15613D" w:rsidR="00F12C00" w:rsidRDefault="001400E8">
          <w:pPr>
            <w:pStyle w:val="TOC1"/>
            <w:tabs>
              <w:tab w:val="left" w:pos="440"/>
              <w:tab w:val="right" w:leader="dot" w:pos="9016"/>
            </w:tabs>
            <w:rPr>
              <w:noProof/>
            </w:rPr>
          </w:pPr>
          <w:hyperlink w:anchor="_Toc6843419" w:history="1">
            <w:r w:rsidR="00F12C00" w:rsidRPr="00A35D71">
              <w:rPr>
                <w:rStyle w:val="Hyperlink"/>
                <w:noProof/>
              </w:rPr>
              <w:t>5.</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19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47296865" w14:textId="2168DC3A" w:rsidR="00F12C00" w:rsidRDefault="001400E8">
          <w:pPr>
            <w:pStyle w:val="TOC3"/>
            <w:tabs>
              <w:tab w:val="left" w:pos="1100"/>
              <w:tab w:val="right" w:leader="dot" w:pos="9016"/>
            </w:tabs>
            <w:rPr>
              <w:noProof/>
            </w:rPr>
          </w:pPr>
          <w:hyperlink w:anchor="_Toc6843420" w:history="1">
            <w:r w:rsidR="00F12C00" w:rsidRPr="00A35D71">
              <w:rPr>
                <w:rStyle w:val="Hyperlink"/>
                <w:noProof/>
              </w:rPr>
              <w:t>5.1.</w:t>
            </w:r>
            <w:r w:rsidR="00F12C00">
              <w:rPr>
                <w:noProof/>
              </w:rPr>
              <w:tab/>
            </w:r>
            <w:r w:rsidR="00F12C00" w:rsidRPr="00A35D71">
              <w:rPr>
                <w:rStyle w:val="Hyperlink"/>
                <w:noProof/>
                <w:shd w:val="clear" w:color="auto" w:fill="FFFFFF"/>
              </w:rPr>
              <w:t>Setting up Firebase database</w:t>
            </w:r>
            <w:r w:rsidR="00F12C00">
              <w:rPr>
                <w:noProof/>
                <w:webHidden/>
              </w:rPr>
              <w:tab/>
            </w:r>
            <w:r w:rsidR="00F12C00">
              <w:rPr>
                <w:noProof/>
                <w:webHidden/>
              </w:rPr>
              <w:fldChar w:fldCharType="begin"/>
            </w:r>
            <w:r w:rsidR="00F12C00">
              <w:rPr>
                <w:noProof/>
                <w:webHidden/>
              </w:rPr>
              <w:instrText xml:space="preserve"> PAGEREF _Toc6843420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1A96B40C" w14:textId="3E6B7312" w:rsidR="00F12C00" w:rsidRDefault="001400E8">
          <w:pPr>
            <w:pStyle w:val="TOC3"/>
            <w:tabs>
              <w:tab w:val="left" w:pos="1320"/>
              <w:tab w:val="right" w:leader="dot" w:pos="9016"/>
            </w:tabs>
            <w:rPr>
              <w:noProof/>
            </w:rPr>
          </w:pPr>
          <w:hyperlink w:anchor="_Toc6843421" w:history="1">
            <w:r w:rsidR="00F12C00" w:rsidRPr="00A35D71">
              <w:rPr>
                <w:rStyle w:val="Hyperlink"/>
                <w:noProof/>
              </w:rPr>
              <w:t>5.1.1.</w:t>
            </w:r>
            <w:r w:rsidR="00F12C00">
              <w:rPr>
                <w:noProof/>
              </w:rPr>
              <w:tab/>
            </w:r>
            <w:r w:rsidR="00F12C00" w:rsidRPr="00A35D71">
              <w:rPr>
                <w:rStyle w:val="Hyperlink"/>
                <w:noProof/>
              </w:rPr>
              <w:t>Connecting hardware (NodeMCU) to firebase cloud</w:t>
            </w:r>
            <w:r w:rsidR="00F12C00">
              <w:rPr>
                <w:noProof/>
                <w:webHidden/>
              </w:rPr>
              <w:tab/>
            </w:r>
            <w:r w:rsidR="00F12C00">
              <w:rPr>
                <w:noProof/>
                <w:webHidden/>
              </w:rPr>
              <w:fldChar w:fldCharType="begin"/>
            </w:r>
            <w:r w:rsidR="00F12C00">
              <w:rPr>
                <w:noProof/>
                <w:webHidden/>
              </w:rPr>
              <w:instrText xml:space="preserve"> PAGEREF _Toc6843421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22860388" w14:textId="52443F81" w:rsidR="00F12C00" w:rsidRDefault="001400E8">
          <w:pPr>
            <w:pStyle w:val="TOC3"/>
            <w:tabs>
              <w:tab w:val="left" w:pos="1320"/>
              <w:tab w:val="right" w:leader="dot" w:pos="9016"/>
            </w:tabs>
            <w:rPr>
              <w:noProof/>
            </w:rPr>
          </w:pPr>
          <w:hyperlink w:anchor="_Toc6843422" w:history="1">
            <w:r w:rsidR="00F12C00" w:rsidRPr="00A35D71">
              <w:rPr>
                <w:rStyle w:val="Hyperlink"/>
                <w:noProof/>
              </w:rPr>
              <w:t>5.1.2.</w:t>
            </w:r>
            <w:r w:rsidR="00F12C00">
              <w:rPr>
                <w:noProof/>
              </w:rPr>
              <w:tab/>
            </w:r>
            <w:r w:rsidR="00F12C00" w:rsidRPr="00A35D71">
              <w:rPr>
                <w:rStyle w:val="Hyperlink"/>
                <w:noProof/>
              </w:rPr>
              <w:t>Connecting android application to firebase cloud</w:t>
            </w:r>
            <w:r w:rsidR="00F12C00">
              <w:rPr>
                <w:noProof/>
                <w:webHidden/>
              </w:rPr>
              <w:tab/>
            </w:r>
            <w:r w:rsidR="00F12C00">
              <w:rPr>
                <w:noProof/>
                <w:webHidden/>
              </w:rPr>
              <w:fldChar w:fldCharType="begin"/>
            </w:r>
            <w:r w:rsidR="00F12C00">
              <w:rPr>
                <w:noProof/>
                <w:webHidden/>
              </w:rPr>
              <w:instrText xml:space="preserve"> PAGEREF _Toc6843422 \h </w:instrText>
            </w:r>
            <w:r w:rsidR="00F12C00">
              <w:rPr>
                <w:noProof/>
                <w:webHidden/>
              </w:rPr>
            </w:r>
            <w:r w:rsidR="00F12C00">
              <w:rPr>
                <w:noProof/>
                <w:webHidden/>
              </w:rPr>
              <w:fldChar w:fldCharType="separate"/>
            </w:r>
            <w:r w:rsidR="00F12C00">
              <w:rPr>
                <w:noProof/>
                <w:webHidden/>
              </w:rPr>
              <w:t>55</w:t>
            </w:r>
            <w:r w:rsidR="00F12C00">
              <w:rPr>
                <w:noProof/>
                <w:webHidden/>
              </w:rPr>
              <w:fldChar w:fldCharType="end"/>
            </w:r>
          </w:hyperlink>
        </w:p>
        <w:p w14:paraId="0A4243B6" w14:textId="6128C177" w:rsidR="00F12C00" w:rsidRDefault="001400E8">
          <w:pPr>
            <w:pStyle w:val="TOC3"/>
            <w:tabs>
              <w:tab w:val="left" w:pos="1320"/>
              <w:tab w:val="right" w:leader="dot" w:pos="9016"/>
            </w:tabs>
            <w:rPr>
              <w:noProof/>
            </w:rPr>
          </w:pPr>
          <w:hyperlink w:anchor="_Toc6843423" w:history="1">
            <w:r w:rsidR="00F12C00" w:rsidRPr="00A35D71">
              <w:rPr>
                <w:rStyle w:val="Hyperlink"/>
                <w:noProof/>
              </w:rPr>
              <w:t>5.1.3.</w:t>
            </w:r>
            <w:r w:rsidR="00F12C00">
              <w:rPr>
                <w:noProof/>
              </w:rPr>
              <w:tab/>
            </w:r>
            <w:r w:rsidR="00F12C00" w:rsidRPr="00A35D71">
              <w:rPr>
                <w:rStyle w:val="Hyperlink"/>
                <w:noProof/>
              </w:rPr>
              <w:t>Connecting the website to firebase cloud</w:t>
            </w:r>
            <w:r w:rsidR="00F12C00">
              <w:rPr>
                <w:noProof/>
                <w:webHidden/>
              </w:rPr>
              <w:tab/>
            </w:r>
            <w:r w:rsidR="00F12C00">
              <w:rPr>
                <w:noProof/>
                <w:webHidden/>
              </w:rPr>
              <w:fldChar w:fldCharType="begin"/>
            </w:r>
            <w:r w:rsidR="00F12C00">
              <w:rPr>
                <w:noProof/>
                <w:webHidden/>
              </w:rPr>
              <w:instrText xml:space="preserve"> PAGEREF _Toc6843423 \h </w:instrText>
            </w:r>
            <w:r w:rsidR="00F12C00">
              <w:rPr>
                <w:noProof/>
                <w:webHidden/>
              </w:rPr>
            </w:r>
            <w:r w:rsidR="00F12C00">
              <w:rPr>
                <w:noProof/>
                <w:webHidden/>
              </w:rPr>
              <w:fldChar w:fldCharType="separate"/>
            </w:r>
            <w:r w:rsidR="00F12C00">
              <w:rPr>
                <w:noProof/>
                <w:webHidden/>
              </w:rPr>
              <w:t>56</w:t>
            </w:r>
            <w:r w:rsidR="00F12C00">
              <w:rPr>
                <w:noProof/>
                <w:webHidden/>
              </w:rPr>
              <w:fldChar w:fldCharType="end"/>
            </w:r>
          </w:hyperlink>
        </w:p>
        <w:p w14:paraId="2B2C65A6" w14:textId="7BFFADE5" w:rsidR="00F12C00" w:rsidRDefault="001400E8">
          <w:pPr>
            <w:pStyle w:val="TOC3"/>
            <w:tabs>
              <w:tab w:val="left" w:pos="1100"/>
              <w:tab w:val="right" w:leader="dot" w:pos="9016"/>
            </w:tabs>
            <w:rPr>
              <w:noProof/>
            </w:rPr>
          </w:pPr>
          <w:hyperlink w:anchor="_Toc6843424" w:history="1">
            <w:r w:rsidR="00F12C00" w:rsidRPr="00A35D71">
              <w:rPr>
                <w:rStyle w:val="Hyperlink"/>
                <w:noProof/>
              </w:rPr>
              <w:t>5.2.</w:t>
            </w:r>
            <w:r w:rsidR="00F12C00">
              <w:rPr>
                <w:noProof/>
              </w:rPr>
              <w:tab/>
            </w:r>
            <w:r w:rsidR="00F12C00" w:rsidRPr="00A35D71">
              <w:rPr>
                <w:rStyle w:val="Hyperlink"/>
                <w:noProof/>
              </w:rPr>
              <w:t>Software Tools</w:t>
            </w:r>
            <w:r w:rsidR="00F12C00">
              <w:rPr>
                <w:noProof/>
                <w:webHidden/>
              </w:rPr>
              <w:tab/>
            </w:r>
            <w:r w:rsidR="00F12C00">
              <w:rPr>
                <w:noProof/>
                <w:webHidden/>
              </w:rPr>
              <w:fldChar w:fldCharType="begin"/>
            </w:r>
            <w:r w:rsidR="00F12C00">
              <w:rPr>
                <w:noProof/>
                <w:webHidden/>
              </w:rPr>
              <w:instrText xml:space="preserve"> PAGEREF _Toc6843424 \h </w:instrText>
            </w:r>
            <w:r w:rsidR="00F12C00">
              <w:rPr>
                <w:noProof/>
                <w:webHidden/>
              </w:rPr>
            </w:r>
            <w:r w:rsidR="00F12C00">
              <w:rPr>
                <w:noProof/>
                <w:webHidden/>
              </w:rPr>
              <w:fldChar w:fldCharType="separate"/>
            </w:r>
            <w:r w:rsidR="00F12C00">
              <w:rPr>
                <w:noProof/>
                <w:webHidden/>
              </w:rPr>
              <w:t>57</w:t>
            </w:r>
            <w:r w:rsidR="00F12C00">
              <w:rPr>
                <w:noProof/>
                <w:webHidden/>
              </w:rPr>
              <w:fldChar w:fldCharType="end"/>
            </w:r>
          </w:hyperlink>
        </w:p>
        <w:p w14:paraId="6144648C" w14:textId="704C8722" w:rsidR="00F12C00" w:rsidRDefault="001400E8">
          <w:pPr>
            <w:pStyle w:val="TOC3"/>
            <w:tabs>
              <w:tab w:val="left" w:pos="1100"/>
              <w:tab w:val="right" w:leader="dot" w:pos="9016"/>
            </w:tabs>
            <w:rPr>
              <w:noProof/>
            </w:rPr>
          </w:pPr>
          <w:hyperlink w:anchor="_Toc6843425" w:history="1">
            <w:r w:rsidR="00F12C00" w:rsidRPr="00A35D71">
              <w:rPr>
                <w:rStyle w:val="Hyperlink"/>
                <w:noProof/>
              </w:rPr>
              <w:t>5.3.</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25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17D2477F" w14:textId="3F3B3CA1" w:rsidR="00F12C00" w:rsidRDefault="001400E8">
          <w:pPr>
            <w:pStyle w:val="TOC3"/>
            <w:tabs>
              <w:tab w:val="left" w:pos="1320"/>
              <w:tab w:val="right" w:leader="dot" w:pos="9016"/>
            </w:tabs>
            <w:rPr>
              <w:noProof/>
            </w:rPr>
          </w:pPr>
          <w:hyperlink w:anchor="_Toc6843426" w:history="1">
            <w:r w:rsidR="00F12C00" w:rsidRPr="00A35D71">
              <w:rPr>
                <w:rStyle w:val="Hyperlink"/>
                <w:noProof/>
              </w:rPr>
              <w:t>5.3.1.</w:t>
            </w:r>
            <w:r w:rsidR="00F12C00">
              <w:rPr>
                <w:noProof/>
              </w:rPr>
              <w:tab/>
            </w:r>
            <w:r w:rsidR="00F12C00" w:rsidRPr="00A35D71">
              <w:rPr>
                <w:rStyle w:val="Hyperlink"/>
                <w:noProof/>
              </w:rPr>
              <w:t>Hardware implementation</w:t>
            </w:r>
            <w:r w:rsidR="00F12C00">
              <w:rPr>
                <w:noProof/>
                <w:webHidden/>
              </w:rPr>
              <w:tab/>
            </w:r>
            <w:r w:rsidR="00F12C00">
              <w:rPr>
                <w:noProof/>
                <w:webHidden/>
              </w:rPr>
              <w:fldChar w:fldCharType="begin"/>
            </w:r>
            <w:r w:rsidR="00F12C00">
              <w:rPr>
                <w:noProof/>
                <w:webHidden/>
              </w:rPr>
              <w:instrText xml:space="preserve"> PAGEREF _Toc6843426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790D978B" w14:textId="37BEE077" w:rsidR="00F12C00" w:rsidRDefault="001400E8">
          <w:pPr>
            <w:pStyle w:val="TOC3"/>
            <w:tabs>
              <w:tab w:val="left" w:pos="1320"/>
              <w:tab w:val="right" w:leader="dot" w:pos="9016"/>
            </w:tabs>
            <w:rPr>
              <w:noProof/>
            </w:rPr>
          </w:pPr>
          <w:hyperlink w:anchor="_Toc6843427" w:history="1">
            <w:r w:rsidR="00F12C00" w:rsidRPr="00A35D71">
              <w:rPr>
                <w:rStyle w:val="Hyperlink"/>
                <w:noProof/>
              </w:rPr>
              <w:t>5.3.2.</w:t>
            </w:r>
            <w:r w:rsidR="00F12C00">
              <w:rPr>
                <w:noProof/>
              </w:rPr>
              <w:tab/>
            </w:r>
            <w:r w:rsidR="00F12C00" w:rsidRPr="00A35D71">
              <w:rPr>
                <w:rStyle w:val="Hyperlink"/>
                <w:noProof/>
              </w:rPr>
              <w:t>Software implementation</w:t>
            </w:r>
            <w:r w:rsidR="00F12C00">
              <w:rPr>
                <w:noProof/>
                <w:webHidden/>
              </w:rPr>
              <w:tab/>
            </w:r>
            <w:r w:rsidR="00F12C00">
              <w:rPr>
                <w:noProof/>
                <w:webHidden/>
              </w:rPr>
              <w:fldChar w:fldCharType="begin"/>
            </w:r>
            <w:r w:rsidR="00F12C00">
              <w:rPr>
                <w:noProof/>
                <w:webHidden/>
              </w:rPr>
              <w:instrText xml:space="preserve"> PAGEREF _Toc6843427 \h </w:instrText>
            </w:r>
            <w:r w:rsidR="00F12C00">
              <w:rPr>
                <w:noProof/>
                <w:webHidden/>
              </w:rPr>
            </w:r>
            <w:r w:rsidR="00F12C00">
              <w:rPr>
                <w:noProof/>
                <w:webHidden/>
              </w:rPr>
              <w:fldChar w:fldCharType="separate"/>
            </w:r>
            <w:r w:rsidR="00F12C00">
              <w:rPr>
                <w:noProof/>
                <w:webHidden/>
              </w:rPr>
              <w:t>65</w:t>
            </w:r>
            <w:r w:rsidR="00F12C00">
              <w:rPr>
                <w:noProof/>
                <w:webHidden/>
              </w:rPr>
              <w:fldChar w:fldCharType="end"/>
            </w:r>
          </w:hyperlink>
        </w:p>
        <w:p w14:paraId="197BA97B" w14:textId="58257375" w:rsidR="00F12C00" w:rsidRDefault="001400E8">
          <w:pPr>
            <w:pStyle w:val="TOC3"/>
            <w:tabs>
              <w:tab w:val="left" w:pos="1100"/>
              <w:tab w:val="right" w:leader="dot" w:pos="9016"/>
            </w:tabs>
            <w:rPr>
              <w:noProof/>
            </w:rPr>
          </w:pPr>
          <w:hyperlink w:anchor="_Toc6843428" w:history="1">
            <w:r w:rsidR="00F12C00" w:rsidRPr="00A35D71">
              <w:rPr>
                <w:rStyle w:val="Hyperlink"/>
                <w:noProof/>
              </w:rPr>
              <w:t>5.4.</w:t>
            </w:r>
            <w:r w:rsidR="00F12C00">
              <w:rPr>
                <w:noProof/>
              </w:rPr>
              <w:tab/>
            </w:r>
            <w:r w:rsidR="00F12C00" w:rsidRPr="00A35D71">
              <w:rPr>
                <w:rStyle w:val="Hyperlink"/>
                <w:noProof/>
              </w:rPr>
              <w:t>Challenges and Solutions</w:t>
            </w:r>
            <w:r w:rsidR="00F12C00">
              <w:rPr>
                <w:noProof/>
                <w:webHidden/>
              </w:rPr>
              <w:tab/>
            </w:r>
            <w:r w:rsidR="00F12C00">
              <w:rPr>
                <w:noProof/>
                <w:webHidden/>
              </w:rPr>
              <w:fldChar w:fldCharType="begin"/>
            </w:r>
            <w:r w:rsidR="00F12C00">
              <w:rPr>
                <w:noProof/>
                <w:webHidden/>
              </w:rPr>
              <w:instrText xml:space="preserve"> PAGEREF _Toc6843428 \h </w:instrText>
            </w:r>
            <w:r w:rsidR="00F12C00">
              <w:rPr>
                <w:noProof/>
                <w:webHidden/>
              </w:rPr>
            </w:r>
            <w:r w:rsidR="00F12C00">
              <w:rPr>
                <w:noProof/>
                <w:webHidden/>
              </w:rPr>
              <w:fldChar w:fldCharType="separate"/>
            </w:r>
            <w:r w:rsidR="00F12C00">
              <w:rPr>
                <w:noProof/>
                <w:webHidden/>
              </w:rPr>
              <w:t>70</w:t>
            </w:r>
            <w:r w:rsidR="00F12C00">
              <w:rPr>
                <w:noProof/>
                <w:webHidden/>
              </w:rPr>
              <w:fldChar w:fldCharType="end"/>
            </w:r>
          </w:hyperlink>
        </w:p>
        <w:p w14:paraId="3821A26F" w14:textId="55E19CEC" w:rsidR="00F12C00" w:rsidRDefault="001400E8">
          <w:pPr>
            <w:pStyle w:val="TOC1"/>
            <w:tabs>
              <w:tab w:val="left" w:pos="440"/>
              <w:tab w:val="right" w:leader="dot" w:pos="9016"/>
            </w:tabs>
            <w:rPr>
              <w:noProof/>
            </w:rPr>
          </w:pPr>
          <w:hyperlink w:anchor="_Toc6843429" w:history="1">
            <w:r w:rsidR="00F12C00" w:rsidRPr="00A35D71">
              <w:rPr>
                <w:rStyle w:val="Hyperlink"/>
                <w:noProof/>
                <w:highlight w:val="yellow"/>
              </w:rPr>
              <w:t>6.</w:t>
            </w:r>
            <w:r w:rsidR="00F12C00">
              <w:rPr>
                <w:noProof/>
              </w:rPr>
              <w:tab/>
            </w:r>
            <w:r w:rsidR="00F12C00" w:rsidRPr="00A35D71">
              <w:rPr>
                <w:rStyle w:val="Hyperlink"/>
                <w:noProof/>
                <w:highlight w:val="yellow"/>
              </w:rPr>
              <w:t>Testing</w:t>
            </w:r>
            <w:r w:rsidR="00F12C00">
              <w:rPr>
                <w:noProof/>
                <w:webHidden/>
              </w:rPr>
              <w:tab/>
            </w:r>
            <w:r w:rsidR="00F12C00">
              <w:rPr>
                <w:noProof/>
                <w:webHidden/>
              </w:rPr>
              <w:fldChar w:fldCharType="begin"/>
            </w:r>
            <w:r w:rsidR="00F12C00">
              <w:rPr>
                <w:noProof/>
                <w:webHidden/>
              </w:rPr>
              <w:instrText xml:space="preserve"> PAGEREF _Toc6843429 \h </w:instrText>
            </w:r>
            <w:r w:rsidR="00F12C00">
              <w:rPr>
                <w:noProof/>
                <w:webHidden/>
              </w:rPr>
            </w:r>
            <w:r w:rsidR="00F12C00">
              <w:rPr>
                <w:noProof/>
                <w:webHidden/>
              </w:rPr>
              <w:fldChar w:fldCharType="separate"/>
            </w:r>
            <w:r w:rsidR="00F12C00">
              <w:rPr>
                <w:noProof/>
                <w:webHidden/>
              </w:rPr>
              <w:t>71</w:t>
            </w:r>
            <w:r w:rsidR="00F12C00">
              <w:rPr>
                <w:noProof/>
                <w:webHidden/>
              </w:rPr>
              <w:fldChar w:fldCharType="end"/>
            </w:r>
          </w:hyperlink>
        </w:p>
        <w:p w14:paraId="7D61527D" w14:textId="04601B35" w:rsidR="00F12C00" w:rsidRDefault="001400E8">
          <w:pPr>
            <w:pStyle w:val="TOC2"/>
            <w:tabs>
              <w:tab w:val="left" w:pos="880"/>
              <w:tab w:val="right" w:leader="dot" w:pos="9016"/>
            </w:tabs>
            <w:rPr>
              <w:noProof/>
            </w:rPr>
          </w:pPr>
          <w:hyperlink w:anchor="_Toc6843430" w:history="1">
            <w:r w:rsidR="00F12C00" w:rsidRPr="00A35D71">
              <w:rPr>
                <w:rStyle w:val="Hyperlink"/>
                <w:noProof/>
              </w:rPr>
              <w:t>6.1.</w:t>
            </w:r>
            <w:r w:rsidR="00F12C00">
              <w:rPr>
                <w:noProof/>
              </w:rPr>
              <w:tab/>
            </w:r>
            <w:r w:rsidR="00F12C00" w:rsidRPr="00A35D71">
              <w:rPr>
                <w:rStyle w:val="Hyperlink"/>
                <w:noProof/>
              </w:rPr>
              <w:t>Black Box Testing</w:t>
            </w:r>
            <w:r w:rsidR="00F12C00">
              <w:rPr>
                <w:noProof/>
                <w:webHidden/>
              </w:rPr>
              <w:tab/>
            </w:r>
            <w:r w:rsidR="00F12C00">
              <w:rPr>
                <w:noProof/>
                <w:webHidden/>
              </w:rPr>
              <w:fldChar w:fldCharType="begin"/>
            </w:r>
            <w:r w:rsidR="00F12C00">
              <w:rPr>
                <w:noProof/>
                <w:webHidden/>
              </w:rPr>
              <w:instrText xml:space="preserve"> PAGEREF _Toc6843430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19A68145" w14:textId="28D29268" w:rsidR="00F12C00" w:rsidRDefault="001400E8">
          <w:pPr>
            <w:pStyle w:val="TOC3"/>
            <w:tabs>
              <w:tab w:val="left" w:pos="1320"/>
              <w:tab w:val="right" w:leader="dot" w:pos="9016"/>
            </w:tabs>
            <w:rPr>
              <w:noProof/>
            </w:rPr>
          </w:pPr>
          <w:hyperlink w:anchor="_Toc6843431" w:history="1">
            <w:r w:rsidR="00F12C00" w:rsidRPr="00A35D71">
              <w:rPr>
                <w:rStyle w:val="Hyperlink"/>
                <w:noProof/>
              </w:rPr>
              <w:t>6.1.1.</w:t>
            </w:r>
            <w:r w:rsidR="00F12C00">
              <w:rPr>
                <w:noProof/>
              </w:rPr>
              <w:tab/>
            </w:r>
            <w:r w:rsidR="00F12C00" w:rsidRPr="00A35D71">
              <w:rPr>
                <w:rStyle w:val="Hyperlink"/>
                <w:noProof/>
              </w:rPr>
              <w:t>Unit Testing</w:t>
            </w:r>
            <w:r w:rsidR="00F12C00">
              <w:rPr>
                <w:noProof/>
                <w:webHidden/>
              </w:rPr>
              <w:tab/>
            </w:r>
            <w:r w:rsidR="00F12C00">
              <w:rPr>
                <w:noProof/>
                <w:webHidden/>
              </w:rPr>
              <w:fldChar w:fldCharType="begin"/>
            </w:r>
            <w:r w:rsidR="00F12C00">
              <w:rPr>
                <w:noProof/>
                <w:webHidden/>
              </w:rPr>
              <w:instrText xml:space="preserve"> PAGEREF _Toc6843431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23B9F149" w14:textId="1959BD67" w:rsidR="00F12C00" w:rsidRDefault="001400E8">
          <w:pPr>
            <w:pStyle w:val="TOC3"/>
            <w:tabs>
              <w:tab w:val="left" w:pos="1320"/>
              <w:tab w:val="right" w:leader="dot" w:pos="9016"/>
            </w:tabs>
            <w:rPr>
              <w:noProof/>
            </w:rPr>
          </w:pPr>
          <w:hyperlink w:anchor="_Toc6843432" w:history="1">
            <w:r w:rsidR="00F12C00" w:rsidRPr="00A35D71">
              <w:rPr>
                <w:rStyle w:val="Hyperlink"/>
                <w:noProof/>
              </w:rPr>
              <w:t>6.1.2.</w:t>
            </w:r>
            <w:r w:rsidR="00F12C00">
              <w:rPr>
                <w:noProof/>
              </w:rPr>
              <w:tab/>
            </w:r>
            <w:r w:rsidR="00F12C00" w:rsidRPr="00A35D71">
              <w:rPr>
                <w:rStyle w:val="Hyperlink"/>
                <w:noProof/>
              </w:rPr>
              <w:t>Integration Testing</w:t>
            </w:r>
            <w:r w:rsidR="00F12C00">
              <w:rPr>
                <w:noProof/>
                <w:webHidden/>
              </w:rPr>
              <w:tab/>
            </w:r>
            <w:r w:rsidR="00F12C00">
              <w:rPr>
                <w:noProof/>
                <w:webHidden/>
              </w:rPr>
              <w:fldChar w:fldCharType="begin"/>
            </w:r>
            <w:r w:rsidR="00F12C00">
              <w:rPr>
                <w:noProof/>
                <w:webHidden/>
              </w:rPr>
              <w:instrText xml:space="preserve"> PAGEREF _Toc6843432 \h </w:instrText>
            </w:r>
            <w:r w:rsidR="00F12C00">
              <w:rPr>
                <w:noProof/>
                <w:webHidden/>
              </w:rPr>
            </w:r>
            <w:r w:rsidR="00F12C00">
              <w:rPr>
                <w:noProof/>
                <w:webHidden/>
              </w:rPr>
              <w:fldChar w:fldCharType="separate"/>
            </w:r>
            <w:r w:rsidR="00F12C00">
              <w:rPr>
                <w:noProof/>
                <w:webHidden/>
              </w:rPr>
              <w:t>74</w:t>
            </w:r>
            <w:r w:rsidR="00F12C00">
              <w:rPr>
                <w:noProof/>
                <w:webHidden/>
              </w:rPr>
              <w:fldChar w:fldCharType="end"/>
            </w:r>
          </w:hyperlink>
        </w:p>
        <w:p w14:paraId="2F6A405B" w14:textId="7380E825" w:rsidR="00F12C00" w:rsidRDefault="001400E8">
          <w:pPr>
            <w:pStyle w:val="TOC3"/>
            <w:tabs>
              <w:tab w:val="left" w:pos="1320"/>
              <w:tab w:val="right" w:leader="dot" w:pos="9016"/>
            </w:tabs>
            <w:rPr>
              <w:noProof/>
            </w:rPr>
          </w:pPr>
          <w:hyperlink w:anchor="_Toc6843433" w:history="1">
            <w:r w:rsidR="00F12C00" w:rsidRPr="00A35D71">
              <w:rPr>
                <w:rStyle w:val="Hyperlink"/>
                <w:noProof/>
              </w:rPr>
              <w:t>6.1.3.</w:t>
            </w:r>
            <w:r w:rsidR="00F12C00">
              <w:rPr>
                <w:noProof/>
              </w:rPr>
              <w:tab/>
            </w:r>
            <w:r w:rsidR="00F12C00" w:rsidRPr="00A35D71">
              <w:rPr>
                <w:rStyle w:val="Hyperlink"/>
                <w:noProof/>
              </w:rPr>
              <w:t>System Testing</w:t>
            </w:r>
            <w:r w:rsidR="00F12C00">
              <w:rPr>
                <w:noProof/>
                <w:webHidden/>
              </w:rPr>
              <w:tab/>
            </w:r>
            <w:r w:rsidR="00F12C00">
              <w:rPr>
                <w:noProof/>
                <w:webHidden/>
              </w:rPr>
              <w:fldChar w:fldCharType="begin"/>
            </w:r>
            <w:r w:rsidR="00F12C00">
              <w:rPr>
                <w:noProof/>
                <w:webHidden/>
              </w:rPr>
              <w:instrText xml:space="preserve"> PAGEREF _Toc6843433 \h </w:instrText>
            </w:r>
            <w:r w:rsidR="00F12C00">
              <w:rPr>
                <w:noProof/>
                <w:webHidden/>
              </w:rPr>
            </w:r>
            <w:r w:rsidR="00F12C00">
              <w:rPr>
                <w:noProof/>
                <w:webHidden/>
              </w:rPr>
              <w:fldChar w:fldCharType="separate"/>
            </w:r>
            <w:r w:rsidR="00F12C00">
              <w:rPr>
                <w:noProof/>
                <w:webHidden/>
              </w:rPr>
              <w:t>77</w:t>
            </w:r>
            <w:r w:rsidR="00F12C00">
              <w:rPr>
                <w:noProof/>
                <w:webHidden/>
              </w:rPr>
              <w:fldChar w:fldCharType="end"/>
            </w:r>
          </w:hyperlink>
        </w:p>
        <w:p w14:paraId="1A33BDCD" w14:textId="3A8E7F65" w:rsidR="00F12C00" w:rsidRDefault="001400E8">
          <w:pPr>
            <w:pStyle w:val="TOC2"/>
            <w:tabs>
              <w:tab w:val="right" w:leader="dot" w:pos="9016"/>
            </w:tabs>
            <w:rPr>
              <w:noProof/>
            </w:rPr>
          </w:pPr>
          <w:hyperlink w:anchor="_Toc6843434" w:history="1">
            <w:r w:rsidR="00F12C00" w:rsidRPr="00A35D71">
              <w:rPr>
                <w:rStyle w:val="Hyperlink"/>
                <w:noProof/>
              </w:rPr>
              <w:t>6.2 Outdoor Testing</w:t>
            </w:r>
            <w:r w:rsidR="00F12C00">
              <w:rPr>
                <w:noProof/>
                <w:webHidden/>
              </w:rPr>
              <w:tab/>
            </w:r>
            <w:r w:rsidR="00F12C00">
              <w:rPr>
                <w:noProof/>
                <w:webHidden/>
              </w:rPr>
              <w:fldChar w:fldCharType="begin"/>
            </w:r>
            <w:r w:rsidR="00F12C00">
              <w:rPr>
                <w:noProof/>
                <w:webHidden/>
              </w:rPr>
              <w:instrText xml:space="preserve"> PAGEREF _Toc6843434 \h </w:instrText>
            </w:r>
            <w:r w:rsidR="00F12C00">
              <w:rPr>
                <w:noProof/>
                <w:webHidden/>
              </w:rPr>
            </w:r>
            <w:r w:rsidR="00F12C00">
              <w:rPr>
                <w:noProof/>
                <w:webHidden/>
              </w:rPr>
              <w:fldChar w:fldCharType="separate"/>
            </w:r>
            <w:r w:rsidR="00F12C00">
              <w:rPr>
                <w:noProof/>
                <w:webHidden/>
              </w:rPr>
              <w:t>119</w:t>
            </w:r>
            <w:r w:rsidR="00F12C00">
              <w:rPr>
                <w:noProof/>
                <w:webHidden/>
              </w:rPr>
              <w:fldChar w:fldCharType="end"/>
            </w:r>
          </w:hyperlink>
        </w:p>
        <w:p w14:paraId="4E0513AD" w14:textId="34B47736" w:rsidR="00F12C00" w:rsidRDefault="001400E8">
          <w:pPr>
            <w:pStyle w:val="TOC1"/>
            <w:tabs>
              <w:tab w:val="left" w:pos="440"/>
              <w:tab w:val="right" w:leader="dot" w:pos="9016"/>
            </w:tabs>
            <w:rPr>
              <w:noProof/>
            </w:rPr>
          </w:pPr>
          <w:hyperlink w:anchor="_Toc6843435" w:history="1">
            <w:r w:rsidR="00F12C00" w:rsidRPr="00A35D71">
              <w:rPr>
                <w:rStyle w:val="Hyperlink"/>
                <w:noProof/>
              </w:rPr>
              <w:t>7.</w:t>
            </w:r>
            <w:r w:rsidR="00F12C00">
              <w:rPr>
                <w:noProof/>
              </w:rPr>
              <w:tab/>
            </w:r>
            <w:r w:rsidR="00F12C00" w:rsidRPr="00A35D71">
              <w:rPr>
                <w:rStyle w:val="Hyperlink"/>
                <w:noProof/>
              </w:rPr>
              <w:t>Evaluation of the impact of the engineered solution</w:t>
            </w:r>
            <w:r w:rsidR="00F12C00">
              <w:rPr>
                <w:noProof/>
                <w:webHidden/>
              </w:rPr>
              <w:tab/>
            </w:r>
            <w:r w:rsidR="00F12C00">
              <w:rPr>
                <w:noProof/>
                <w:webHidden/>
              </w:rPr>
              <w:fldChar w:fldCharType="begin"/>
            </w:r>
            <w:r w:rsidR="00F12C00">
              <w:rPr>
                <w:noProof/>
                <w:webHidden/>
              </w:rPr>
              <w:instrText xml:space="preserve"> PAGEREF _Toc6843435 \h </w:instrText>
            </w:r>
            <w:r w:rsidR="00F12C00">
              <w:rPr>
                <w:noProof/>
                <w:webHidden/>
              </w:rPr>
            </w:r>
            <w:r w:rsidR="00F12C00">
              <w:rPr>
                <w:noProof/>
                <w:webHidden/>
              </w:rPr>
              <w:fldChar w:fldCharType="separate"/>
            </w:r>
            <w:r w:rsidR="00F12C00">
              <w:rPr>
                <w:noProof/>
                <w:webHidden/>
              </w:rPr>
              <w:t>120</w:t>
            </w:r>
            <w:r w:rsidR="00F12C00">
              <w:rPr>
                <w:noProof/>
                <w:webHidden/>
              </w:rPr>
              <w:fldChar w:fldCharType="end"/>
            </w:r>
          </w:hyperlink>
        </w:p>
        <w:p w14:paraId="33D0A226" w14:textId="0AE0940E" w:rsidR="00F12C00" w:rsidRDefault="001400E8">
          <w:pPr>
            <w:pStyle w:val="TOC1"/>
            <w:tabs>
              <w:tab w:val="right" w:leader="dot" w:pos="9016"/>
            </w:tabs>
            <w:rPr>
              <w:noProof/>
            </w:rPr>
          </w:pPr>
          <w:hyperlink w:anchor="_Toc6843436" w:history="1">
            <w:r w:rsidR="00F12C00" w:rsidRPr="00A35D71">
              <w:rPr>
                <w:rStyle w:val="Hyperlink"/>
                <w:noProof/>
                <w:highlight w:val="yellow"/>
              </w:rPr>
              <w:t>8. Conclusion</w:t>
            </w:r>
            <w:r w:rsidR="00F12C00">
              <w:rPr>
                <w:noProof/>
                <w:webHidden/>
              </w:rPr>
              <w:tab/>
            </w:r>
            <w:r w:rsidR="00F12C00">
              <w:rPr>
                <w:noProof/>
                <w:webHidden/>
              </w:rPr>
              <w:fldChar w:fldCharType="begin"/>
            </w:r>
            <w:r w:rsidR="00F12C00">
              <w:rPr>
                <w:noProof/>
                <w:webHidden/>
              </w:rPr>
              <w:instrText xml:space="preserve"> PAGEREF _Toc6843436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65E95E86" w14:textId="39C53C88" w:rsidR="00F12C00" w:rsidRDefault="001400E8">
          <w:pPr>
            <w:pStyle w:val="TOC1"/>
            <w:tabs>
              <w:tab w:val="left" w:pos="440"/>
              <w:tab w:val="right" w:leader="dot" w:pos="9016"/>
            </w:tabs>
            <w:rPr>
              <w:noProof/>
            </w:rPr>
          </w:pPr>
          <w:hyperlink w:anchor="_Toc6843437" w:history="1">
            <w:r w:rsidR="00F12C00" w:rsidRPr="00A35D71">
              <w:rPr>
                <w:rStyle w:val="Hyperlink"/>
                <w:noProof/>
              </w:rPr>
              <w:t>9.</w:t>
            </w:r>
            <w:r w:rsidR="00F12C00">
              <w:rPr>
                <w:noProof/>
              </w:rPr>
              <w:tab/>
            </w:r>
            <w:r w:rsidR="00F12C00" w:rsidRPr="00A35D71">
              <w:rPr>
                <w:rStyle w:val="Hyperlink"/>
                <w:noProof/>
              </w:rPr>
              <w:t>Future work</w:t>
            </w:r>
            <w:r w:rsidR="00F12C00">
              <w:rPr>
                <w:noProof/>
                <w:webHidden/>
              </w:rPr>
              <w:tab/>
            </w:r>
            <w:r w:rsidR="00F12C00">
              <w:rPr>
                <w:noProof/>
                <w:webHidden/>
              </w:rPr>
              <w:fldChar w:fldCharType="begin"/>
            </w:r>
            <w:r w:rsidR="00F12C00">
              <w:rPr>
                <w:noProof/>
                <w:webHidden/>
              </w:rPr>
              <w:instrText xml:space="preserve"> PAGEREF _Toc6843437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4DC28E6" w14:textId="1C4E1702" w:rsidR="00F12C00" w:rsidRDefault="001400E8">
          <w:pPr>
            <w:pStyle w:val="TOC1"/>
            <w:tabs>
              <w:tab w:val="left" w:pos="660"/>
              <w:tab w:val="right" w:leader="dot" w:pos="9016"/>
            </w:tabs>
            <w:rPr>
              <w:noProof/>
            </w:rPr>
          </w:pPr>
          <w:hyperlink w:anchor="_Toc6843438" w:history="1">
            <w:r w:rsidR="00F12C00" w:rsidRPr="00A35D71">
              <w:rPr>
                <w:rStyle w:val="Hyperlink"/>
                <w:noProof/>
                <w:highlight w:val="yellow"/>
              </w:rPr>
              <w:t>10.</w:t>
            </w:r>
            <w:r w:rsidR="00F12C00">
              <w:rPr>
                <w:noProof/>
              </w:rPr>
              <w:tab/>
            </w:r>
            <w:r w:rsidR="00F12C00" w:rsidRPr="00A35D71">
              <w:rPr>
                <w:rStyle w:val="Hyperlink"/>
                <w:noProof/>
                <w:highlight w:val="yellow"/>
              </w:rPr>
              <w:t>Student reflections</w:t>
            </w:r>
            <w:r w:rsidR="00F12C00">
              <w:rPr>
                <w:noProof/>
                <w:webHidden/>
              </w:rPr>
              <w:tab/>
            </w:r>
            <w:r w:rsidR="00F12C00">
              <w:rPr>
                <w:noProof/>
                <w:webHidden/>
              </w:rPr>
              <w:fldChar w:fldCharType="begin"/>
            </w:r>
            <w:r w:rsidR="00F12C00">
              <w:rPr>
                <w:noProof/>
                <w:webHidden/>
              </w:rPr>
              <w:instrText xml:space="preserve"> PAGEREF _Toc6843438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D19E0D0" w14:textId="6EB97BFF" w:rsidR="00F12C00" w:rsidRDefault="001400E8">
          <w:pPr>
            <w:pStyle w:val="TOC1"/>
            <w:tabs>
              <w:tab w:val="right" w:leader="dot" w:pos="9016"/>
            </w:tabs>
            <w:rPr>
              <w:noProof/>
            </w:rPr>
          </w:pPr>
          <w:hyperlink w:anchor="_Toc6843439" w:history="1">
            <w:r w:rsidR="00F12C00" w:rsidRPr="00A35D71">
              <w:rPr>
                <w:rStyle w:val="Hyperlink"/>
                <w:noProof/>
              </w:rPr>
              <w:t>References</w:t>
            </w:r>
            <w:r w:rsidR="00F12C00">
              <w:rPr>
                <w:noProof/>
                <w:webHidden/>
              </w:rPr>
              <w:tab/>
            </w:r>
            <w:r w:rsidR="00F12C00">
              <w:rPr>
                <w:noProof/>
                <w:webHidden/>
              </w:rPr>
              <w:fldChar w:fldCharType="begin"/>
            </w:r>
            <w:r w:rsidR="00F12C00">
              <w:rPr>
                <w:noProof/>
                <w:webHidden/>
              </w:rPr>
              <w:instrText xml:space="preserve"> PAGEREF _Toc6843439 \h </w:instrText>
            </w:r>
            <w:r w:rsidR="00F12C00">
              <w:rPr>
                <w:noProof/>
                <w:webHidden/>
              </w:rPr>
            </w:r>
            <w:r w:rsidR="00F12C00">
              <w:rPr>
                <w:noProof/>
                <w:webHidden/>
              </w:rPr>
              <w:fldChar w:fldCharType="separate"/>
            </w:r>
            <w:r w:rsidR="00F12C00">
              <w:rPr>
                <w:noProof/>
                <w:webHidden/>
              </w:rPr>
              <w:t>122</w:t>
            </w:r>
            <w:r w:rsidR="00F12C00">
              <w:rPr>
                <w:noProof/>
                <w:webHidden/>
              </w:rPr>
              <w:fldChar w:fldCharType="end"/>
            </w:r>
          </w:hyperlink>
        </w:p>
        <w:p w14:paraId="74D25C8F" w14:textId="1DF93A69" w:rsidR="00F12C00" w:rsidRDefault="001400E8">
          <w:pPr>
            <w:pStyle w:val="TOC1"/>
            <w:tabs>
              <w:tab w:val="right" w:leader="dot" w:pos="9016"/>
            </w:tabs>
            <w:rPr>
              <w:noProof/>
            </w:rPr>
          </w:pPr>
          <w:hyperlink w:anchor="_Toc6843440" w:history="1">
            <w:r w:rsidR="00F12C00" w:rsidRPr="00A35D71">
              <w:rPr>
                <w:rStyle w:val="Hyperlink"/>
                <w:noProof/>
              </w:rPr>
              <w:t>Appendix A – Project Plan</w:t>
            </w:r>
            <w:r w:rsidR="00F12C00">
              <w:rPr>
                <w:noProof/>
                <w:webHidden/>
              </w:rPr>
              <w:tab/>
            </w:r>
            <w:r w:rsidR="00F12C00">
              <w:rPr>
                <w:noProof/>
                <w:webHidden/>
              </w:rPr>
              <w:fldChar w:fldCharType="begin"/>
            </w:r>
            <w:r w:rsidR="00F12C00">
              <w:rPr>
                <w:noProof/>
                <w:webHidden/>
              </w:rPr>
              <w:instrText xml:space="preserve"> PAGEREF _Toc6843440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4535C15A" w14:textId="48CA70BA" w:rsidR="00F12C00" w:rsidRDefault="001400E8">
          <w:pPr>
            <w:pStyle w:val="TOC2"/>
            <w:tabs>
              <w:tab w:val="right" w:leader="dot" w:pos="9016"/>
            </w:tabs>
            <w:rPr>
              <w:noProof/>
            </w:rPr>
          </w:pPr>
          <w:hyperlink w:anchor="_Toc6843441" w:history="1">
            <w:r w:rsidR="00F12C00" w:rsidRPr="00A35D71">
              <w:rPr>
                <w:rStyle w:val="Hyperlink"/>
                <w:noProof/>
              </w:rPr>
              <w:t>A.1. Project milestones</w:t>
            </w:r>
            <w:r w:rsidR="00F12C00">
              <w:rPr>
                <w:noProof/>
                <w:webHidden/>
              </w:rPr>
              <w:tab/>
            </w:r>
            <w:r w:rsidR="00F12C00">
              <w:rPr>
                <w:noProof/>
                <w:webHidden/>
              </w:rPr>
              <w:fldChar w:fldCharType="begin"/>
            </w:r>
            <w:r w:rsidR="00F12C00">
              <w:rPr>
                <w:noProof/>
                <w:webHidden/>
              </w:rPr>
              <w:instrText xml:space="preserve"> PAGEREF _Toc6843441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3A4766A6" w14:textId="02473FEF" w:rsidR="00F12C00" w:rsidRDefault="001400E8">
          <w:pPr>
            <w:pStyle w:val="TOC2"/>
            <w:tabs>
              <w:tab w:val="right" w:leader="dot" w:pos="9016"/>
            </w:tabs>
            <w:rPr>
              <w:noProof/>
            </w:rPr>
          </w:pPr>
          <w:hyperlink w:anchor="_Toc6843442" w:history="1">
            <w:r w:rsidR="00F12C00" w:rsidRPr="00A35D71">
              <w:rPr>
                <w:rStyle w:val="Hyperlink"/>
                <w:noProof/>
              </w:rPr>
              <w:t>A.2. Project timeline</w:t>
            </w:r>
            <w:r w:rsidR="00F12C00">
              <w:rPr>
                <w:noProof/>
                <w:webHidden/>
              </w:rPr>
              <w:tab/>
            </w:r>
            <w:r w:rsidR="00F12C00">
              <w:rPr>
                <w:noProof/>
                <w:webHidden/>
              </w:rPr>
              <w:fldChar w:fldCharType="begin"/>
            </w:r>
            <w:r w:rsidR="00F12C00">
              <w:rPr>
                <w:noProof/>
                <w:webHidden/>
              </w:rPr>
              <w:instrText xml:space="preserve"> PAGEREF _Toc6843442 \h </w:instrText>
            </w:r>
            <w:r w:rsidR="00F12C00">
              <w:rPr>
                <w:noProof/>
                <w:webHidden/>
              </w:rPr>
            </w:r>
            <w:r w:rsidR="00F12C00">
              <w:rPr>
                <w:noProof/>
                <w:webHidden/>
              </w:rPr>
              <w:fldChar w:fldCharType="separate"/>
            </w:r>
            <w:r w:rsidR="00F12C00">
              <w:rPr>
                <w:noProof/>
                <w:webHidden/>
              </w:rPr>
              <w:t>127</w:t>
            </w:r>
            <w:r w:rsidR="00F12C00">
              <w:rPr>
                <w:noProof/>
                <w:webHidden/>
              </w:rPr>
              <w:fldChar w:fldCharType="end"/>
            </w:r>
          </w:hyperlink>
        </w:p>
        <w:p w14:paraId="6039B6AF" w14:textId="04CDD602" w:rsidR="00F12C00" w:rsidRDefault="001400E8">
          <w:pPr>
            <w:pStyle w:val="TOC2"/>
            <w:tabs>
              <w:tab w:val="right" w:leader="dot" w:pos="9016"/>
            </w:tabs>
            <w:rPr>
              <w:noProof/>
            </w:rPr>
          </w:pPr>
          <w:hyperlink w:anchor="_Toc6843443" w:history="1">
            <w:r w:rsidR="00F12C00" w:rsidRPr="00A35D71">
              <w:rPr>
                <w:rStyle w:val="Hyperlink"/>
                <w:noProof/>
              </w:rPr>
              <w:t>A.3. Anticipated risks</w:t>
            </w:r>
            <w:r w:rsidR="00F12C00">
              <w:rPr>
                <w:noProof/>
                <w:webHidden/>
              </w:rPr>
              <w:tab/>
            </w:r>
            <w:r w:rsidR="00F12C00">
              <w:rPr>
                <w:noProof/>
                <w:webHidden/>
              </w:rPr>
              <w:fldChar w:fldCharType="begin"/>
            </w:r>
            <w:r w:rsidR="00F12C00">
              <w:rPr>
                <w:noProof/>
                <w:webHidden/>
              </w:rPr>
              <w:instrText xml:space="preserve"> PAGEREF _Toc6843443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21224340" w14:textId="467787A2" w:rsidR="00F12C00" w:rsidRDefault="001400E8">
          <w:pPr>
            <w:pStyle w:val="TOC1"/>
            <w:tabs>
              <w:tab w:val="right" w:leader="dot" w:pos="9016"/>
            </w:tabs>
            <w:rPr>
              <w:noProof/>
            </w:rPr>
          </w:pPr>
          <w:hyperlink w:anchor="_Toc6843444" w:history="1">
            <w:r w:rsidR="00F12C00" w:rsidRPr="00A35D71">
              <w:rPr>
                <w:rStyle w:val="Hyperlink"/>
                <w:noProof/>
              </w:rPr>
              <w:t>Appendix B – Use cases specification</w:t>
            </w:r>
            <w:r w:rsidR="00F12C00">
              <w:rPr>
                <w:noProof/>
                <w:webHidden/>
              </w:rPr>
              <w:tab/>
            </w:r>
            <w:r w:rsidR="00F12C00">
              <w:rPr>
                <w:noProof/>
                <w:webHidden/>
              </w:rPr>
              <w:fldChar w:fldCharType="begin"/>
            </w:r>
            <w:r w:rsidR="00F12C00">
              <w:rPr>
                <w:noProof/>
                <w:webHidden/>
              </w:rPr>
              <w:instrText xml:space="preserve"> PAGEREF _Toc6843444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3F34BB97" w14:textId="3685EF5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43393"/>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1400E8">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1400E8">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1400E8">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1400E8">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1400E8">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1400E8">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1400E8">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1400E8">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1400E8">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1400E8">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1400E8">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1400E8">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1400E8">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1400E8">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1400E8">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1400E8">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1400E8">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1400E8">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1400E8">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1400E8">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1400E8">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1400E8">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1400E8">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1400E8">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1400E8">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1400E8">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1400E8">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1400E8">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1400E8">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1400E8">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1400E8">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1400E8">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1400E8">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1400E8">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1400E8">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1400E8">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1400E8">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1400E8">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1400E8">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1400E8">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1400E8">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1400E8">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1400E8">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1400E8">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1400E8">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1400E8">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1400E8">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1400E8">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1400E8">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1400E8">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1400E8">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1400E8">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1400E8">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1400E8">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1400E8">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1400E8">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1400E8">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1400E8">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1400E8">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1400E8">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1400E8">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1400E8">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1400E8">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1400E8">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1400E8">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1400E8">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1400E8">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1400E8">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1400E8">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1400E8">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1400E8">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1400E8">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43394"/>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1400E8">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1400E8">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1400E8">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1400E8">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1400E8">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1400E8">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1400E8">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1400E8">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1400E8">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1400E8">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1400E8">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1400E8">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1400E8">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1400E8">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1400E8">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1400E8">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1400E8">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1400E8">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1400E8">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843395"/>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4339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E5E2EF1" w:rsidR="00632771" w:rsidRDefault="00632771" w:rsidP="00632771">
      <w:pPr>
        <w:pStyle w:val="Caption"/>
        <w:jc w:val="center"/>
      </w:pPr>
      <w:bookmarkStart w:id="18" w:name="_Toc6700296"/>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1</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w:t>
      </w:r>
      <w:r w:rsidR="00417519">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2842C41B" w:rsidR="00AF4BB6" w:rsidRDefault="00AF4BB6" w:rsidP="00632771">
                            <w:pPr>
                              <w:pStyle w:val="Caption"/>
                              <w:jc w:val="center"/>
                              <w:rPr>
                                <w:noProof/>
                              </w:rPr>
                            </w:pPr>
                            <w:bookmarkStart w:id="19" w:name="_Toc6700297"/>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" stroked="f">
                <v:textbox style="mso-fit-shape-to-text:t" inset="0,0,0,0">
                  <w:txbxContent>
                    <w:p w14:paraId="7CE3CC86" w14:textId="2842C41B" w:rsidR="00AF4BB6" w:rsidRDefault="00AF4BB6" w:rsidP="00632771">
                      <w:pPr>
                        <w:pStyle w:val="Caption"/>
                        <w:jc w:val="center"/>
                        <w:rPr>
                          <w:noProof/>
                        </w:rPr>
                      </w:pPr>
                      <w:bookmarkStart w:id="20" w:name="_Toc6700297"/>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36C8B263" w:rsidR="00AF4BB6" w:rsidRDefault="00AF4BB6" w:rsidP="00632771">
                            <w:pPr>
                              <w:pStyle w:val="Caption"/>
                              <w:jc w:val="center"/>
                              <w:rPr>
                                <w:noProof/>
                              </w:rPr>
                            </w:pPr>
                            <w:bookmarkStart w:id="21" w:name="_Toc670029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r/+MQIAAGkEAAAOAAAAZHJzL2Uyb0RvYy54bWysVMFu2zAMvQ/YPwi6L07SIWu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" stroked="f">
                <v:textbox style="mso-fit-shape-to-text:t" inset="0,0,0,0">
                  <w:txbxContent>
                    <w:p w14:paraId="518DA9CF" w14:textId="36C8B263" w:rsidR="00AF4BB6" w:rsidRDefault="00AF4BB6" w:rsidP="00632771">
                      <w:pPr>
                        <w:pStyle w:val="Caption"/>
                        <w:jc w:val="center"/>
                        <w:rPr>
                          <w:noProof/>
                        </w:rPr>
                      </w:pPr>
                      <w:bookmarkStart w:id="22" w:name="_Toc670029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70CBDD9C" w:rsidR="00AF4BB6" w:rsidRDefault="00AF4BB6" w:rsidP="00632771">
                            <w:pPr>
                              <w:pStyle w:val="Caption"/>
                              <w:jc w:val="center"/>
                              <w:rPr>
                                <w:noProof/>
                              </w:rPr>
                            </w:pPr>
                            <w:bookmarkStart w:id="23" w:name="_Toc670029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" stroked="f">
                <v:textbox style="mso-fit-shape-to-text:t" inset="0,0,0,0">
                  <w:txbxContent>
                    <w:p w14:paraId="31FD2678" w14:textId="70CBDD9C" w:rsidR="00AF4BB6" w:rsidRDefault="00AF4BB6" w:rsidP="00632771">
                      <w:pPr>
                        <w:pStyle w:val="Caption"/>
                        <w:jc w:val="center"/>
                        <w:rPr>
                          <w:noProof/>
                        </w:rPr>
                      </w:pPr>
                      <w:bookmarkStart w:id="24" w:name="_Toc670029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6D96671F" w:rsidR="00AF4BB6" w:rsidRDefault="00AF4BB6" w:rsidP="00632771">
                            <w:pPr>
                              <w:pStyle w:val="Caption"/>
                              <w:jc w:val="center"/>
                              <w:rPr>
                                <w:noProof/>
                              </w:rPr>
                            </w:pPr>
                            <w:bookmarkStart w:id="25" w:name="_Toc6700300"/>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" stroked="f">
                <v:textbox style="mso-fit-shape-to-text:t" inset="0,0,0,0">
                  <w:txbxContent>
                    <w:p w14:paraId="077D8DF9" w14:textId="6D96671F" w:rsidR="00AF4BB6" w:rsidRDefault="00AF4BB6" w:rsidP="00632771">
                      <w:pPr>
                        <w:pStyle w:val="Caption"/>
                        <w:jc w:val="center"/>
                        <w:rPr>
                          <w:noProof/>
                        </w:rPr>
                      </w:pPr>
                      <w:bookmarkStart w:id="26" w:name="_Toc6700300"/>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2AE871BC" w:rsidR="00AF4BB6" w:rsidRDefault="00AF4BB6" w:rsidP="00632771">
                            <w:pPr>
                              <w:pStyle w:val="Caption"/>
                              <w:jc w:val="center"/>
                              <w:rPr>
                                <w:noProof/>
                              </w:rPr>
                            </w:pPr>
                            <w:bookmarkStart w:id="27" w:name="_Toc6700301"/>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" stroked="f">
                <v:textbox style="mso-fit-shape-to-text:t" inset="0,0,0,0">
                  <w:txbxContent>
                    <w:p w14:paraId="311DF01B" w14:textId="2AE871BC" w:rsidR="00AF4BB6" w:rsidRDefault="00AF4BB6" w:rsidP="00632771">
                      <w:pPr>
                        <w:pStyle w:val="Caption"/>
                        <w:jc w:val="center"/>
                        <w:rPr>
                          <w:noProof/>
                        </w:rPr>
                      </w:pPr>
                      <w:bookmarkStart w:id="28" w:name="_Toc6700301"/>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3A0639A7" w:rsidR="00AF4BB6" w:rsidRDefault="00AF4BB6" w:rsidP="00632771">
                            <w:pPr>
                              <w:pStyle w:val="Caption"/>
                              <w:jc w:val="center"/>
                              <w:rPr>
                                <w:noProof/>
                              </w:rPr>
                            </w:pPr>
                            <w:bookmarkStart w:id="29" w:name="_Toc6700302"/>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" stroked="f">
                <v:textbox style="mso-fit-shape-to-text:t" inset="0,0,0,0">
                  <w:txbxContent>
                    <w:p w14:paraId="2B82A3CA" w14:textId="3A0639A7" w:rsidR="00AF4BB6" w:rsidRDefault="00AF4BB6" w:rsidP="00632771">
                      <w:pPr>
                        <w:pStyle w:val="Caption"/>
                        <w:jc w:val="center"/>
                        <w:rPr>
                          <w:noProof/>
                        </w:rPr>
                      </w:pPr>
                      <w:bookmarkStart w:id="30" w:name="_Toc6700302"/>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0FCD669E" w:rsidR="00AF4BB6" w:rsidRDefault="00AF4BB6" w:rsidP="00632771">
                            <w:pPr>
                              <w:pStyle w:val="Caption"/>
                              <w:jc w:val="center"/>
                              <w:rPr>
                                <w:noProof/>
                              </w:rPr>
                            </w:pPr>
                            <w:bookmarkStart w:id="31" w:name="_Toc6700303"/>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" stroked="f">
                <v:textbox style="mso-fit-shape-to-text:t" inset="0,0,0,0">
                  <w:txbxContent>
                    <w:p w14:paraId="18FD9D7C" w14:textId="0FCD669E" w:rsidR="00AF4BB6" w:rsidRDefault="00AF4BB6" w:rsidP="00632771">
                      <w:pPr>
                        <w:pStyle w:val="Caption"/>
                        <w:jc w:val="center"/>
                        <w:rPr>
                          <w:noProof/>
                        </w:rPr>
                      </w:pPr>
                      <w:bookmarkStart w:id="32" w:name="_Toc6700303"/>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898B9B1" w:rsidR="00AF4BB6" w:rsidRDefault="00AF4BB6" w:rsidP="00632771">
                            <w:pPr>
                              <w:pStyle w:val="Caption"/>
                              <w:jc w:val="center"/>
                              <w:rPr>
                                <w:noProof/>
                              </w:rPr>
                            </w:pPr>
                            <w:bookmarkStart w:id="33" w:name="_Toc6700304"/>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" stroked="f">
                <v:textbox style="mso-fit-shape-to-text:t" inset="0,0,0,0">
                  <w:txbxContent>
                    <w:p w14:paraId="1C78EDD9" w14:textId="1898B9B1" w:rsidR="00AF4BB6" w:rsidRDefault="00AF4BB6" w:rsidP="00632771">
                      <w:pPr>
                        <w:pStyle w:val="Caption"/>
                        <w:jc w:val="center"/>
                        <w:rPr>
                          <w:noProof/>
                        </w:rPr>
                      </w:pPr>
                      <w:bookmarkStart w:id="34" w:name="_Toc6700304"/>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16348B88" w:rsidR="00AF4BB6" w:rsidRDefault="00AF4BB6" w:rsidP="00632771">
                            <w:pPr>
                              <w:pStyle w:val="Caption"/>
                              <w:jc w:val="center"/>
                              <w:rPr>
                                <w:noProof/>
                              </w:rPr>
                            </w:pPr>
                            <w:bookmarkStart w:id="35" w:name="_Toc6700305"/>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" stroked="f">
                <v:textbox style="mso-fit-shape-to-text:t" inset="0,0,0,0">
                  <w:txbxContent>
                    <w:p w14:paraId="2A8F5E05" w14:textId="16348B88" w:rsidR="00AF4BB6" w:rsidRDefault="00AF4BB6" w:rsidP="00632771">
                      <w:pPr>
                        <w:pStyle w:val="Caption"/>
                        <w:jc w:val="center"/>
                        <w:rPr>
                          <w:noProof/>
                        </w:rPr>
                      </w:pPr>
                      <w:bookmarkStart w:id="36" w:name="_Toc6700305"/>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1C6F5CE8" w:rsidR="00AF4BB6" w:rsidRDefault="00AF4BB6" w:rsidP="00632771">
                            <w:pPr>
                              <w:pStyle w:val="Caption"/>
                              <w:jc w:val="center"/>
                              <w:rPr>
                                <w:noProof/>
                              </w:rPr>
                            </w:pPr>
                            <w:bookmarkStart w:id="37" w:name="_Toc6700306"/>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" stroked="f">
                <v:textbox style="mso-fit-shape-to-text:t" inset="0,0,0,0">
                  <w:txbxContent>
                    <w:p w14:paraId="58D4A0ED" w14:textId="1C6F5CE8" w:rsidR="00AF4BB6" w:rsidRDefault="00AF4BB6" w:rsidP="00632771">
                      <w:pPr>
                        <w:pStyle w:val="Caption"/>
                        <w:jc w:val="center"/>
                        <w:rPr>
                          <w:noProof/>
                        </w:rPr>
                      </w:pPr>
                      <w:bookmarkStart w:id="38" w:name="_Toc6700306"/>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77671E45"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1</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2</w:t>
      </w:r>
      <w:r w:rsidR="00417519">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3482CDB" w:rsidR="00AF4BB6" w:rsidRPr="0082694E" w:rsidRDefault="00AF4BB6" w:rsidP="00632771">
                            <w:pPr>
                              <w:pStyle w:val="Caption"/>
                              <w:jc w:val="center"/>
                              <w:rPr>
                                <w:noProof/>
                                <w:color w:val="FF0000"/>
                              </w:rPr>
                            </w:pPr>
                            <w:bookmarkStart w:id="42" w:name="_Toc531732104"/>
                            <w:bookmarkStart w:id="43" w:name="_Toc1153349"/>
                            <w:bookmarkStart w:id="44" w:name="_Toc670030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" stroked="f">
                <v:textbox style="mso-fit-shape-to-text:t" inset="0,0,0,0">
                  <w:txbxContent>
                    <w:p w14:paraId="449C1B19" w14:textId="53482CDB" w:rsidR="00AF4BB6" w:rsidRPr="0082694E" w:rsidRDefault="00AF4BB6" w:rsidP="00632771">
                      <w:pPr>
                        <w:pStyle w:val="Caption"/>
                        <w:jc w:val="center"/>
                        <w:rPr>
                          <w:noProof/>
                          <w:color w:val="FF0000"/>
                        </w:rPr>
                      </w:pPr>
                      <w:bookmarkStart w:id="45" w:name="_Toc531732104"/>
                      <w:bookmarkStart w:id="46" w:name="_Toc1153349"/>
                      <w:bookmarkStart w:id="47" w:name="_Toc670030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1350F0D3" w:rsidR="00AF4BB6" w:rsidRDefault="00AF4BB6" w:rsidP="00632771">
                            <w:pPr>
                              <w:pStyle w:val="Caption"/>
                              <w:jc w:val="center"/>
                              <w:rPr>
                                <w:noProof/>
                              </w:rPr>
                            </w:pPr>
                            <w:bookmarkStart w:id="48" w:name="_Toc531732105"/>
                            <w:bookmarkStart w:id="49" w:name="_Toc1153350"/>
                            <w:bookmarkStart w:id="50" w:name="_Toc670030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4</w:t>
                            </w:r>
                            <w: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" stroked="f">
                <v:textbox style="mso-fit-shape-to-text:t" inset="0,0,0,0">
                  <w:txbxContent>
                    <w:p w14:paraId="2AC614B8" w14:textId="1350F0D3" w:rsidR="00AF4BB6" w:rsidRDefault="00AF4BB6" w:rsidP="00632771">
                      <w:pPr>
                        <w:pStyle w:val="Caption"/>
                        <w:jc w:val="center"/>
                        <w:rPr>
                          <w:noProof/>
                        </w:rPr>
                      </w:pPr>
                      <w:bookmarkStart w:id="51" w:name="_Toc531732105"/>
                      <w:bookmarkStart w:id="52" w:name="_Toc1153350"/>
                      <w:bookmarkStart w:id="53" w:name="_Toc670030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4</w:t>
                      </w:r>
                      <w: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43397"/>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843398"/>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43399"/>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4340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4340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2699DE1A" w:rsidR="00AF4BB6" w:rsidRDefault="00AF4BB6" w:rsidP="00632771">
                            <w:pPr>
                              <w:pStyle w:val="Caption"/>
                              <w:rPr>
                                <w:noProof/>
                              </w:rPr>
                            </w:pPr>
                            <w:bookmarkStart w:id="66" w:name="_Toc531732106"/>
                            <w:bookmarkStart w:id="67" w:name="_Toc1153351"/>
                            <w:bookmarkStart w:id="68" w:name="_Toc6700310"/>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AF4BB6" w:rsidRPr="00CE2010" w:rsidRDefault="00AF4BB6"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" stroked="f">
                <v:textbox style="mso-fit-shape-to-text:t" inset="0,0,0,0">
                  <w:txbxContent>
                    <w:p w14:paraId="32E96C22" w14:textId="2699DE1A" w:rsidR="00AF4BB6" w:rsidRDefault="00AF4BB6" w:rsidP="00632771">
                      <w:pPr>
                        <w:pStyle w:val="Caption"/>
                        <w:rPr>
                          <w:noProof/>
                        </w:rPr>
                      </w:pPr>
                      <w:bookmarkStart w:id="69" w:name="_Toc531732106"/>
                      <w:bookmarkStart w:id="70" w:name="_Toc1153351"/>
                      <w:bookmarkStart w:id="71" w:name="_Toc6700310"/>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AF4BB6" w:rsidRPr="00CE2010" w:rsidRDefault="00AF4BB6"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31AC3428" w:rsidR="00AF4BB6" w:rsidRPr="0050108F" w:rsidRDefault="00AF4BB6"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" stroked="f">
                <v:textbox style="mso-fit-shape-to-text:t" inset="0,0,0,0">
                  <w:txbxContent>
                    <w:p w14:paraId="4401F517" w14:textId="31AC3428" w:rsidR="00AF4BB6" w:rsidRPr="0050108F" w:rsidRDefault="00AF4BB6"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37F38284" w:rsidR="00AF4BB6" w:rsidRPr="0050108F" w:rsidRDefault="00AF4BB6"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" stroked="f">
                <v:textbox style="mso-fit-shape-to-text:t" inset="0,0,0,0">
                  <w:txbxContent>
                    <w:p w14:paraId="7BC99ED1" w14:textId="37F38284" w:rsidR="00AF4BB6" w:rsidRPr="0050108F" w:rsidRDefault="00AF4BB6"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32B1FFB8" w:rsidR="00AF4BB6" w:rsidRPr="0050108F" w:rsidRDefault="00AF4BB6"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" stroked="f">
                <v:textbox inset="0,0,0,0">
                  <w:txbxContent>
                    <w:p w14:paraId="7CBA8B2E" w14:textId="32B1FFB8" w:rsidR="00AF4BB6" w:rsidRPr="0050108F" w:rsidRDefault="00AF4BB6"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53EEE7A7" w:rsidR="00AF4BB6" w:rsidRPr="0050108F" w:rsidRDefault="00AF4BB6"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54HMwIAAGoEAAAOAAAAZHJzL2Uyb0RvYy54bWysVFFv2yAQfp+0/4B4X5xETbd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" stroked="f">
                <v:textbox inset="0,0,0,0">
                  <w:txbxContent>
                    <w:p w14:paraId="3E022BA1" w14:textId="53EEE7A7" w:rsidR="00AF4BB6" w:rsidRPr="0050108F" w:rsidRDefault="00AF4BB6"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6AA5B8C8" w:rsidR="00AF4BB6" w:rsidRPr="0050108F" w:rsidRDefault="00AF4BB6"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" stroked="f">
                <v:textbox style="mso-fit-shape-to-text:t" inset="0,0,0,0">
                  <w:txbxContent>
                    <w:p w14:paraId="5250A61C" w14:textId="6AA5B8C8" w:rsidR="00AF4BB6" w:rsidRPr="0050108F" w:rsidRDefault="00AF4BB6"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21662FBB" w:rsidR="00AF4BB6" w:rsidRDefault="00AF4BB6" w:rsidP="00632771">
                            <w:pPr>
                              <w:pStyle w:val="Caption"/>
                              <w:jc w:val="center"/>
                              <w:rPr>
                                <w:noProof/>
                              </w:rPr>
                            </w:pPr>
                            <w:bookmarkStart w:id="113" w:name="_Toc531732112"/>
                            <w:bookmarkStart w:id="114" w:name="_Toc1153357"/>
                            <w:bookmarkStart w:id="115" w:name="_Toc6700316"/>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" stroked="f">
                <v:textbox style="mso-fit-shape-to-text:t" inset="0,0,0,0">
                  <w:txbxContent>
                    <w:p w14:paraId="00371C20" w14:textId="21662FBB" w:rsidR="00AF4BB6" w:rsidRDefault="00AF4BB6" w:rsidP="00632771">
                      <w:pPr>
                        <w:pStyle w:val="Caption"/>
                        <w:jc w:val="center"/>
                        <w:rPr>
                          <w:noProof/>
                        </w:rPr>
                      </w:pPr>
                      <w:bookmarkStart w:id="116" w:name="_Toc531732112"/>
                      <w:bookmarkStart w:id="117" w:name="_Toc1153357"/>
                      <w:bookmarkStart w:id="118" w:name="_Toc6700316"/>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4BA5B109" w:rsidR="00632771" w:rsidRPr="00681262" w:rsidRDefault="00632771" w:rsidP="00632771">
      <w:pPr>
        <w:pStyle w:val="Caption"/>
        <w:jc w:val="center"/>
      </w:pPr>
      <w:bookmarkStart w:id="120" w:name="_Toc1153358"/>
      <w:bookmarkStart w:id="121" w:name="_Toc670031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2</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8</w:t>
      </w:r>
      <w:r w:rsidR="00417519">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0DA334B"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2</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9</w:t>
      </w:r>
      <w:r w:rsidR="00417519">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48C312FA" w:rsidR="00632771" w:rsidRPr="00983B4B" w:rsidRDefault="00632771" w:rsidP="00632771">
      <w:pPr>
        <w:pStyle w:val="Caption"/>
        <w:jc w:val="center"/>
      </w:pPr>
      <w:bookmarkStart w:id="126" w:name="_Toc531732115"/>
      <w:bookmarkStart w:id="127" w:name="_Toc1153360"/>
      <w:bookmarkStart w:id="128" w:name="_Toc670031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2</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0</w:t>
      </w:r>
      <w:r w:rsidR="00417519">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3EF90289" w:rsidR="00632771" w:rsidRDefault="00632771" w:rsidP="00632771">
      <w:pPr>
        <w:pStyle w:val="Caption"/>
        <w:keepNext/>
      </w:pPr>
      <w:bookmarkStart w:id="130" w:name="_Toc670043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2</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4340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4340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00B7DC3F" w:rsidR="00AF4BB6" w:rsidRPr="00A36BC5" w:rsidRDefault="00AF4BB6" w:rsidP="00632771">
                            <w:pPr>
                              <w:pStyle w:val="Caption"/>
                              <w:jc w:val="center"/>
                              <w:rPr>
                                <w:noProof/>
                              </w:rPr>
                            </w:pPr>
                            <w:bookmarkStart w:id="133" w:name="_Toc531732116"/>
                            <w:bookmarkStart w:id="134" w:name="_Toc1153361"/>
                            <w:bookmarkStart w:id="135" w:name="_Toc6700320"/>
                            <w:r>
                              <w:t xml:space="preserve">Figure </w:t>
                            </w:r>
                            <w:r>
                              <w:fldChar w:fldCharType="begin"/>
                            </w:r>
                            <w:r>
                              <w:instrText xml:space="preserve"> STYLEREF 1 \s </w:instrText>
                            </w:r>
                            <w:r>
                              <w:fldChar w:fldCharType="separate"/>
                            </w:r>
                            <w:r>
                              <w:rPr>
                                <w:noProof/>
                                <w:cs/>
                              </w:rPr>
                              <w:t>‎</w:t>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" stroked="f">
                <v:textbox style="mso-fit-shape-to-text:t" inset="0,0,0,0">
                  <w:txbxContent>
                    <w:p w14:paraId="4767DF6E" w14:textId="00B7DC3F" w:rsidR="00AF4BB6" w:rsidRPr="00A36BC5" w:rsidRDefault="00AF4BB6" w:rsidP="00632771">
                      <w:pPr>
                        <w:pStyle w:val="Caption"/>
                        <w:jc w:val="center"/>
                        <w:rPr>
                          <w:noProof/>
                        </w:rPr>
                      </w:pPr>
                      <w:bookmarkStart w:id="136" w:name="_Toc531732116"/>
                      <w:bookmarkStart w:id="137" w:name="_Toc1153361"/>
                      <w:bookmarkStart w:id="138" w:name="_Toc6700320"/>
                      <w:r>
                        <w:t xml:space="preserve">Figure </w:t>
                      </w:r>
                      <w:r>
                        <w:fldChar w:fldCharType="begin"/>
                      </w:r>
                      <w:r>
                        <w:instrText xml:space="preserve"> STYLEREF 1 \s </w:instrText>
                      </w:r>
                      <w:r>
                        <w:fldChar w:fldCharType="separate"/>
                      </w:r>
                      <w:r>
                        <w:rPr>
                          <w:noProof/>
                          <w:cs/>
                        </w:rPr>
                        <w:t>‎</w:t>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22EAFE9" w:rsidR="00632771" w:rsidRPr="00CE38EE" w:rsidRDefault="00632771" w:rsidP="00632771">
      <w:pPr>
        <w:pStyle w:val="Caption"/>
        <w:jc w:val="center"/>
      </w:pPr>
      <w:bookmarkStart w:id="139" w:name="_Toc531732117"/>
      <w:bookmarkStart w:id="140" w:name="_Toc1153362"/>
      <w:bookmarkStart w:id="141" w:name="_Toc6700321"/>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3</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w:t>
      </w:r>
      <w:r w:rsidR="00417519">
        <w:fldChar w:fldCharType="end"/>
      </w:r>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4340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56A0E61F" w:rsidR="00632771" w:rsidRDefault="00632771" w:rsidP="00632771">
      <w:pPr>
        <w:pStyle w:val="Caption"/>
        <w:jc w:val="center"/>
      </w:pPr>
      <w:bookmarkStart w:id="145" w:name="_Toc531732118"/>
      <w:bookmarkStart w:id="146" w:name="_Toc1153363"/>
      <w:bookmarkStart w:id="147" w:name="_Toc6700322"/>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3</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w:t>
      </w:r>
      <w:r w:rsidR="00417519">
        <w:fldChar w:fldCharType="end"/>
      </w:r>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bookmarkStart w:id="148" w:name="_Toc6700434"/>
    </w:p>
    <w:p w14:paraId="733E93AD" w14:textId="29E2733A" w:rsidR="00632771" w:rsidRDefault="00632771" w:rsidP="00632771">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522AF8FD" w:rsidR="00632771" w:rsidRDefault="00632771" w:rsidP="00632771">
      <w:pPr>
        <w:pStyle w:val="Caption"/>
        <w:keepNext/>
      </w:pPr>
      <w:bookmarkStart w:id="149" w:name="_Toc670043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843405"/>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4E0070B0" w:rsidR="00632771" w:rsidRDefault="00632771" w:rsidP="00632771">
      <w:pPr>
        <w:pStyle w:val="Caption"/>
        <w:keepNext/>
      </w:pPr>
      <w:bookmarkStart w:id="161" w:name="_Toc670043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4853BC" w:rsidR="00632771" w:rsidRDefault="00632771" w:rsidP="00632771">
      <w:pPr>
        <w:pStyle w:val="Caption"/>
        <w:keepNext/>
      </w:pPr>
      <w:bookmarkStart w:id="162" w:name="_Toc670043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5D0AA87A" w:rsidR="00632771" w:rsidRDefault="00632771" w:rsidP="00632771">
      <w:pPr>
        <w:pStyle w:val="Caption"/>
        <w:keepNext/>
      </w:pPr>
      <w:bookmarkStart w:id="163" w:name="_Toc670043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4340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4340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11448B97" w:rsidR="00632771" w:rsidRDefault="00632771" w:rsidP="00632771">
      <w:pPr>
        <w:pStyle w:val="Caption"/>
        <w:keepNext/>
      </w:pPr>
      <w:bookmarkStart w:id="169" w:name="_Toc6700439"/>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lastRenderedPageBreak/>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lastRenderedPageBreak/>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43408"/>
      <w:bookmarkEnd w:id="159"/>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2" w:name="_Toc6843409"/>
      <w:r w:rsidRPr="00BF2E92">
        <w:rPr>
          <w:color w:val="2F5496" w:themeColor="accent1" w:themeShade="BF"/>
        </w:rPr>
        <w:t>Possible solutions and tradeoffs</w:t>
      </w:r>
      <w:bookmarkEnd w:id="172"/>
    </w:p>
    <w:p w14:paraId="008DC6F3" w14:textId="77777777" w:rsidR="002F103C" w:rsidRPr="00F76A37" w:rsidRDefault="002F103C" w:rsidP="002F103C">
      <w:pPr>
        <w:spacing w:after="200" w:line="276" w:lineRule="auto"/>
        <w:rPr>
          <w:rFonts w:ascii="Calibri" w:eastAsia="Times New Roman" w:hAnsi="Calibri" w:cs="Arial"/>
        </w:rPr>
      </w:pPr>
      <w:bookmarkStart w:id="173" w:name="_GoBack"/>
      <w:bookmarkEnd w:id="173"/>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86C48E3" w:rsidR="00656DB1" w:rsidRDefault="00656DB1" w:rsidP="00656DB1">
      <w:pPr>
        <w:pStyle w:val="Caption"/>
        <w:keepNext/>
      </w:pPr>
      <w:bookmarkStart w:id="174" w:name="_Toc670044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143517">
        <w:t>Comparison between different sensors</w:t>
      </w:r>
      <w:bookmarkEnd w:id="174"/>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4303D678" w:rsidR="002E10CD" w:rsidRDefault="002E10CD" w:rsidP="002E10CD">
      <w:pPr>
        <w:pStyle w:val="Caption"/>
        <w:keepNext/>
      </w:pPr>
      <w:bookmarkStart w:id="175" w:name="_Toc670044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5A150C">
        <w:t>Comparison between Raspberry Pi and Arduino</w:t>
      </w:r>
      <w:bookmarkEnd w:id="175"/>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04C3974B" w:rsidR="00656DB1" w:rsidRDefault="00656DB1" w:rsidP="00656DB1">
      <w:pPr>
        <w:pStyle w:val="Caption"/>
        <w:keepNext/>
        <w:spacing w:after="0"/>
      </w:pPr>
      <w:bookmarkStart w:id="176" w:name="_Toc6700442"/>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c</w:t>
      </w:r>
      <w:r w:rsidRPr="00EA7881">
        <w:t>omparison between services</w:t>
      </w:r>
      <w:bookmarkEnd w:id="176"/>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120B6812" w:rsidR="00BF2E92" w:rsidRDefault="00BF2E92" w:rsidP="00BF2E92">
      <w:pPr>
        <w:pStyle w:val="Caption"/>
        <w:keepNext/>
      </w:pPr>
      <w:bookmarkStart w:id="177" w:name="_Toc670044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D23F0">
        <w:t>Comparison between reservation duration options</w:t>
      </w:r>
      <w:bookmarkEnd w:id="177"/>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8" w:name="_Toc6843410"/>
      <w:r w:rsidRPr="00BF2E92">
        <w:rPr>
          <w:color w:val="2F5496" w:themeColor="accent1" w:themeShade="BF"/>
        </w:rPr>
        <w:t>Proposed solution</w:t>
      </w:r>
      <w:bookmarkEnd w:id="178"/>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463BE2">
        <w:rPr>
          <w:rFonts w:ascii="Calibri" w:eastAsia="Times New Roman" w:hAnsi="Calibri" w:cs="Calibri"/>
          <w:highlight w:val="yellow"/>
        </w:rPr>
        <w:t>table 4.5</w:t>
      </w:r>
      <w:r w:rsidR="00463BE2">
        <w:rPr>
          <w:rFonts w:ascii="Calibri" w:eastAsia="Times New Roman" w:hAnsi="Calibri" w:cs="Calibri"/>
        </w:rPr>
        <w:t>.</w:t>
      </w:r>
    </w:p>
    <w:p w14:paraId="505C9F46" w14:textId="07FE909F" w:rsidR="00DB780A" w:rsidRDefault="00DB780A" w:rsidP="00DB780A">
      <w:pPr>
        <w:pStyle w:val="Caption"/>
        <w:keepNext/>
        <w:spacing w:after="0"/>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Description of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74F4FACB" w:rsidR="001F22D0" w:rsidRPr="001F22D0" w:rsidRDefault="001F22D0" w:rsidP="001F22D0">
            <w:pPr>
              <w:jc w:val="center"/>
              <w:rPr>
                <w:rFonts w:cstheme="minorHAnsi"/>
                <w:sz w:val="28"/>
                <w:szCs w:val="28"/>
              </w:rPr>
            </w:pPr>
            <w:r>
              <w:rPr>
                <w:rFonts w:cstheme="minorHAnsi"/>
                <w:sz w:val="28"/>
                <w:szCs w:val="28"/>
              </w:rPr>
              <w:t>Free Service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 xml:space="preserve">One of </w:t>
            </w:r>
            <w:proofErr w:type="spellStart"/>
            <w:r w:rsidRPr="001F22D0">
              <w:rPr>
                <w:rFonts w:cstheme="minorHAnsi"/>
                <w:color w:val="auto"/>
              </w:rPr>
              <w:t>ParQU</w:t>
            </w:r>
            <w:r w:rsidR="00BE3034" w:rsidRPr="001F22D0">
              <w:rPr>
                <w:rFonts w:cstheme="minorHAnsi"/>
                <w:color w:val="auto"/>
              </w:rPr>
              <w:t>’s</w:t>
            </w:r>
            <w:proofErr w:type="spellEnd"/>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640A33" w:rsidRDefault="001F22D0" w:rsidP="001F22D0">
            <w:pPr>
              <w:rPr>
                <w:highlight w:val="yellow"/>
              </w:rPr>
            </w:pPr>
            <w:r w:rsidRPr="00640A33">
              <w:rPr>
                <w:color w:val="auto"/>
                <w:highlight w:val="yellow"/>
              </w:rPr>
              <w:t>Availability Percentage</w:t>
            </w:r>
          </w:p>
        </w:tc>
        <w:tc>
          <w:tcPr>
            <w:tcW w:w="8010" w:type="dxa"/>
            <w:vAlign w:val="center"/>
          </w:tcPr>
          <w:p w14:paraId="1F80598D" w14:textId="77777777" w:rsidR="001F22D0" w:rsidRPr="00640A33" w:rsidRDefault="001F22D0" w:rsidP="001F22D0">
            <w:pPr>
              <w:cnfStyle w:val="000000100000" w:firstRow="0" w:lastRow="0" w:firstColumn="0" w:lastColumn="0" w:oddVBand="0" w:evenVBand="0" w:oddHBand="1" w:evenHBand="0" w:firstRowFirstColumn="0" w:firstRowLastColumn="0" w:lastRowFirstColumn="0" w:lastRowLastColumn="0"/>
              <w:rPr>
                <w:color w:val="auto"/>
                <w:highlight w:val="yellow"/>
              </w:rPr>
            </w:pPr>
          </w:p>
          <w:p w14:paraId="633BC8FA" w14:textId="77777777" w:rsidR="001F22D0" w:rsidRPr="00640A33"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highlight w:val="yellow"/>
              </w:rPr>
            </w:pPr>
            <w:r w:rsidRPr="00640A33">
              <w:rPr>
                <w:color w:val="auto"/>
                <w:highlight w:val="yellow"/>
              </w:rPr>
              <w:t xml:space="preserve">This feature shows the availability percentage of spots in each zone to the users. A </w:t>
            </w:r>
            <w:r w:rsidRPr="00640A33">
              <w:rPr>
                <w:rFonts w:cstheme="minorHAnsi"/>
                <w:color w:val="auto"/>
                <w:highlight w:val="yellow"/>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640A33" w:rsidRDefault="001F22D0" w:rsidP="001F22D0">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Each spot is associated with a specific coordination (latitude, longitude). By using Google Maps, we are able to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640A33" w:rsidRDefault="00DB03B5" w:rsidP="00DB03B5">
            <w:pPr>
              <w:rPr>
                <w:color w:val="auto"/>
                <w:highlight w:val="yellow"/>
              </w:rPr>
            </w:pPr>
            <w:r w:rsidRPr="00640A33">
              <w:rPr>
                <w:color w:val="auto"/>
                <w:highlight w:val="yellow"/>
              </w:rPr>
              <w:t>Currently Looking</w:t>
            </w:r>
          </w:p>
        </w:tc>
        <w:tc>
          <w:tcPr>
            <w:tcW w:w="8010" w:type="dxa"/>
            <w:vAlign w:val="center"/>
          </w:tcPr>
          <w:p w14:paraId="42737D28" w14:textId="77777777" w:rsidR="00DB03B5" w:rsidRPr="00640A33" w:rsidRDefault="00DB03B5" w:rsidP="00DB03B5">
            <w:pPr>
              <w:cnfStyle w:val="000000100000" w:firstRow="0" w:lastRow="0" w:firstColumn="0" w:lastColumn="0" w:oddVBand="0" w:evenVBand="0" w:oddHBand="1" w:evenHBand="0" w:firstRowFirstColumn="0" w:firstRowLastColumn="0" w:lastRowFirstColumn="0" w:lastRowLastColumn="0"/>
              <w:rPr>
                <w:color w:val="auto"/>
                <w:highlight w:val="yellow"/>
              </w:rPr>
            </w:pPr>
          </w:p>
          <w:p w14:paraId="08C44DAD" w14:textId="73489470" w:rsidR="00DB03B5" w:rsidRPr="00640A33" w:rsidRDefault="00DB03B5" w:rsidP="00DB03B5">
            <w:pPr>
              <w:cnfStyle w:val="000000100000" w:firstRow="0" w:lastRow="0" w:firstColumn="0" w:lastColumn="0" w:oddVBand="0" w:evenVBand="0" w:oddHBand="1" w:evenHBand="0" w:firstRowFirstColumn="0" w:firstRowLastColumn="0" w:lastRowFirstColumn="0" w:lastRowLastColumn="0"/>
              <w:rPr>
                <w:color w:val="auto"/>
                <w:highlight w:val="yellow"/>
              </w:rPr>
            </w:pPr>
            <w:r w:rsidRPr="00640A33">
              <w:rPr>
                <w:color w:val="auto"/>
                <w:highlight w:val="yellow"/>
              </w:rPr>
              <w:t>It gives the users the ability to know how many people are viewing a certain zone at the current moment.</w:t>
            </w:r>
          </w:p>
          <w:p w14:paraId="50B5EE2D" w14:textId="77777777" w:rsidR="00DB03B5" w:rsidRPr="00640A33" w:rsidRDefault="00DB03B5" w:rsidP="00DB03B5">
            <w:pPr>
              <w:cnfStyle w:val="000000100000" w:firstRow="0" w:lastRow="0" w:firstColumn="0" w:lastColumn="0" w:oddVBand="0" w:evenVBand="0" w:oddHBand="1" w:evenHBand="0" w:firstRowFirstColumn="0" w:firstRowLastColumn="0" w:lastRowFirstColumn="0" w:lastRowLastColumn="0"/>
              <w:rPr>
                <w:highlight w:val="yellow"/>
              </w:rPr>
            </w:pPr>
          </w:p>
        </w:tc>
      </w:tr>
      <w:tr w:rsidR="00DB03B5" w:rsidRPr="001F22D0" w14:paraId="53C1DFB2" w14:textId="77777777" w:rsidTr="00AF4BB6">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18AA7DE1" w:rsidR="00DB03B5" w:rsidRPr="001F22D0" w:rsidRDefault="00DB03B5" w:rsidP="00DB03B5">
            <w:pPr>
              <w:jc w:val="center"/>
              <w:rPr>
                <w:rFonts w:cstheme="minorHAnsi"/>
              </w:rPr>
            </w:pPr>
            <w:r>
              <w:rPr>
                <w:rFonts w:cstheme="minorHAnsi"/>
                <w:sz w:val="28"/>
                <w:szCs w:val="28"/>
              </w:rPr>
              <w:lastRenderedPageBreak/>
              <w:t>VIP Services</w:t>
            </w:r>
          </w:p>
        </w:tc>
      </w:tr>
      <w:tr w:rsidR="00DB03B5" w:rsidRPr="001F22D0" w14:paraId="3B2F415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w:t>
            </w:r>
            <w:proofErr w:type="spellStart"/>
            <w:r w:rsidRPr="001F22D0">
              <w:rPr>
                <w:rFonts w:cstheme="minorHAnsi"/>
                <w:color w:val="auto"/>
              </w:rPr>
              <w:t>ParQU</w:t>
            </w:r>
            <w:proofErr w:type="spellEnd"/>
            <w:r w:rsidRPr="001F22D0">
              <w:rPr>
                <w:rFonts w:cstheme="minorHAnsi"/>
                <w:color w:val="auto"/>
              </w:rPr>
              <w:t xml:space="preserve">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is allowed to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5F16D9BC" w14:textId="63AC0FA9" w:rsidR="00AA77D4" w:rsidRDefault="00AA77D4" w:rsidP="002120A5">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only when there are available parking spots in the next hour. This is because it is unlikely that the parking will use its resources to the fullest within the next hour</w:t>
            </w:r>
            <w:r w:rsidR="002120A5">
              <w:rPr>
                <w:rFonts w:cstheme="minorHAnsi"/>
                <w:color w:val="auto"/>
                <w:kern w:val="1"/>
                <w:u w:color="000000"/>
              </w:rPr>
              <w:t xml:space="preserve"> if it has available parking spots, hence as a way of utilizing our resources (parking spots),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 xml:space="preserve">Additionally, the VIP user can extend (one hour per extension) as many times as he desires if the above conditions hold. The VIP user will be charged 5 QR per extension and the extended hours will not be part of the allowable reservation time (6 hours per day). </w:t>
            </w:r>
            <w:r w:rsidR="002120A5">
              <w:rPr>
                <w:rFonts w:cstheme="minorHAnsi"/>
                <w:color w:val="auto"/>
                <w:kern w:val="1"/>
                <w:u w:color="000000"/>
              </w:rPr>
              <w:t xml:space="preserve">This is because a VIP user may need more than 6 hours, so we allow the user to extend as much as he wants but only if there are available parking spots. </w:t>
            </w:r>
          </w:p>
          <w:p w14:paraId="748A59CC" w14:textId="44D94AC9" w:rsidR="002120A5" w:rsidRPr="001F22D0" w:rsidRDefault="002120A5" w:rsidP="002120A5">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77EE2B1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u w:val="single"/>
              </w:rPr>
            </w:pPr>
          </w:p>
          <w:p w14:paraId="15D255D4" w14:textId="31D58542"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0CA4D3A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7F6FE212" w14:textId="51A3B5FA"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73804069"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2C16D6F4" w14:textId="755A935B"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 xml:space="preserve">edirected to the </w:t>
            </w:r>
            <w:proofErr w:type="spellStart"/>
            <w:r w:rsidRPr="001F22D0">
              <w:rPr>
                <w:rFonts w:cstheme="minorHAnsi"/>
                <w:color w:val="auto"/>
                <w:kern w:val="1"/>
                <w:u w:color="000000"/>
              </w:rPr>
              <w:t>Servesni</w:t>
            </w:r>
            <w:proofErr w:type="spellEnd"/>
            <w:r w:rsidRPr="001F22D0">
              <w:rPr>
                <w:rFonts w:cstheme="minorHAnsi"/>
                <w:color w:val="auto"/>
                <w:kern w:val="1"/>
                <w:u w:color="000000"/>
              </w:rPr>
              <w:t xml:space="preserve"> application that provides various car care services.</w:t>
            </w:r>
          </w:p>
          <w:p w14:paraId="0341199D"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6D30BFF6"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7D12A021" w14:textId="17F679F3"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195D3523" w14:textId="5FF1E631" w:rsidR="00AA77D4" w:rsidRPr="00640A33" w:rsidRDefault="00AA77D4" w:rsidP="00DB03B5">
            <w:pPr>
              <w:rPr>
                <w:color w:val="auto"/>
                <w:highlight w:val="yellow"/>
              </w:rPr>
            </w:pPr>
            <w:r w:rsidRPr="00640A33">
              <w:rPr>
                <w:color w:val="auto"/>
                <w:highlight w:val="yellow"/>
              </w:rPr>
              <w:t>Currently looking</w:t>
            </w:r>
          </w:p>
        </w:tc>
        <w:tc>
          <w:tcPr>
            <w:tcW w:w="8010" w:type="dxa"/>
            <w:vAlign w:val="center"/>
          </w:tcPr>
          <w:p w14:paraId="34D8E069" w14:textId="77777777" w:rsidR="00CC3126" w:rsidRDefault="00CC3126" w:rsidP="00735661">
            <w:pPr>
              <w:cnfStyle w:val="000000000000" w:firstRow="0" w:lastRow="0" w:firstColumn="0" w:lastColumn="0" w:oddVBand="0" w:evenVBand="0" w:oddHBand="0" w:evenHBand="0" w:firstRowFirstColumn="0" w:firstRowLastColumn="0" w:lastRowFirstColumn="0" w:lastRowLastColumn="0"/>
              <w:rPr>
                <w:color w:val="auto"/>
                <w:highlight w:val="yellow"/>
              </w:rPr>
            </w:pPr>
          </w:p>
          <w:p w14:paraId="747A12DF" w14:textId="595F3749" w:rsidR="00AA77D4" w:rsidRPr="00640A33" w:rsidRDefault="00AA77D4" w:rsidP="00735661">
            <w:pPr>
              <w:cnfStyle w:val="000000000000" w:firstRow="0" w:lastRow="0" w:firstColumn="0" w:lastColumn="0" w:oddVBand="0" w:evenVBand="0" w:oddHBand="0" w:evenHBand="0" w:firstRowFirstColumn="0" w:firstRowLastColumn="0" w:lastRowFirstColumn="0" w:lastRowLastColumn="0"/>
              <w:rPr>
                <w:color w:val="auto"/>
                <w:highlight w:val="yellow"/>
              </w:rPr>
            </w:pPr>
            <w:r w:rsidRPr="00640A33">
              <w:rPr>
                <w:color w:val="auto"/>
                <w:highlight w:val="yellow"/>
              </w:rPr>
              <w:t xml:space="preserve">It gives the </w:t>
            </w:r>
            <w:r w:rsidR="00D268B5" w:rsidRPr="00640A33">
              <w:rPr>
                <w:color w:val="auto"/>
                <w:highlight w:val="yellow"/>
              </w:rPr>
              <w:t xml:space="preserve">VIP </w:t>
            </w:r>
            <w:r w:rsidRPr="00640A33">
              <w:rPr>
                <w:color w:val="auto"/>
                <w:highlight w:val="yellow"/>
              </w:rPr>
              <w:t xml:space="preserve">users the ability to know how many people are viewing </w:t>
            </w:r>
            <w:r w:rsidR="00801C0A" w:rsidRPr="00640A33">
              <w:rPr>
                <w:color w:val="auto"/>
                <w:highlight w:val="yellow"/>
              </w:rPr>
              <w:t>a</w:t>
            </w:r>
            <w:r w:rsidR="00D268B5" w:rsidRPr="00640A33">
              <w:rPr>
                <w:color w:val="auto"/>
                <w:highlight w:val="yellow"/>
              </w:rPr>
              <w:t xml:space="preserve"> </w:t>
            </w:r>
            <w:r w:rsidRPr="00640A33">
              <w:rPr>
                <w:color w:val="auto"/>
                <w:highlight w:val="yellow"/>
              </w:rPr>
              <w:t xml:space="preserve">certain </w:t>
            </w:r>
            <w:r w:rsidR="00D268B5" w:rsidRPr="00640A33">
              <w:rPr>
                <w:color w:val="auto"/>
                <w:highlight w:val="yellow"/>
              </w:rPr>
              <w:t xml:space="preserve">VIP </w:t>
            </w:r>
            <w:r w:rsidRPr="00640A33">
              <w:rPr>
                <w:color w:val="auto"/>
                <w:highlight w:val="yellow"/>
              </w:rPr>
              <w:t xml:space="preserve">zone </w:t>
            </w:r>
            <w:r w:rsidR="00801C0A" w:rsidRPr="00640A33">
              <w:rPr>
                <w:color w:val="auto"/>
                <w:highlight w:val="yellow"/>
              </w:rPr>
              <w:t>at</w:t>
            </w:r>
            <w:r w:rsidRPr="00640A33">
              <w:rPr>
                <w:color w:val="auto"/>
                <w:highlight w:val="yellow"/>
              </w:rPr>
              <w:t xml:space="preserve"> the current moment.</w:t>
            </w:r>
          </w:p>
          <w:p w14:paraId="5EC97380" w14:textId="75706906" w:rsidR="00735661" w:rsidRPr="00640A33" w:rsidRDefault="00735661" w:rsidP="00735661">
            <w:pPr>
              <w:cnfStyle w:val="000000000000" w:firstRow="0" w:lastRow="0" w:firstColumn="0" w:lastColumn="0" w:oddVBand="0" w:evenVBand="0" w:oddHBand="0" w:evenHBand="0" w:firstRowFirstColumn="0" w:firstRowLastColumn="0" w:lastRowFirstColumn="0" w:lastRowLastColumn="0"/>
              <w:rPr>
                <w:color w:val="auto"/>
                <w:highlight w:val="yellow"/>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lastRenderedPageBreak/>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6CB5490E" w:rsidR="002F0665" w:rsidRPr="00752629" w:rsidRDefault="009B295A" w:rsidP="009B295A">
      <w:pPr>
        <w:pStyle w:val="Caption"/>
        <w:jc w:val="center"/>
        <w:rPr>
          <w:rFonts w:eastAsiaTheme="minorHAnsi"/>
          <w:sz w:val="22"/>
          <w:szCs w:val="22"/>
        </w:rPr>
      </w:pPr>
      <w:bookmarkStart w:id="179" w:name="_Toc6700323"/>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w:t>
      </w:r>
      <w:r w:rsidR="00417519">
        <w:fldChar w:fldCharType="end"/>
      </w:r>
      <w:r>
        <w:t xml:space="preserve">: </w:t>
      </w:r>
      <w:r w:rsidRPr="004A600F">
        <w:t>Statistics from Survey</w:t>
      </w:r>
      <w:bookmarkEnd w:id="179"/>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AF4BB6" w:rsidRDefault="00AF4BB6"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" filled="f" strokecolor="#385d8a" strokeweight="2pt">
                <v:textbox>
                  <w:txbxContent>
                    <w:p w14:paraId="0D99453F" w14:textId="7026BCB9" w:rsidR="00AF4BB6" w:rsidRDefault="00AF4BB6"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AF4BB6" w:rsidRPr="00F76A37" w:rsidRDefault="00AF4BB6"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" filled="f" stroked="f" strokeweight="2pt">
                <v:textbox>
                  <w:txbxContent>
                    <w:p w14:paraId="1EC25968" w14:textId="77777777" w:rsidR="00AF4BB6" w:rsidRPr="00F76A37" w:rsidRDefault="00AF4BB6"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AF4BB6" w:rsidRDefault="00AF4BB6"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" filled="f" strokecolor="#385d8a" strokeweight="2pt">
                <v:textbox>
                  <w:txbxContent>
                    <w:p w14:paraId="0F5BD9C2" w14:textId="05EF47B0" w:rsidR="00AF4BB6" w:rsidRDefault="00AF4BB6"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AF4BB6" w:rsidRPr="00F76A37" w:rsidRDefault="00AF4BB6" w:rsidP="00F6335E">
                            <w:pPr>
                              <w:jc w:val="center"/>
                              <w:rPr>
                                <w:color w:val="000000"/>
                              </w:rPr>
                            </w:pPr>
                            <w:r w:rsidRPr="00F76A37">
                              <w:rPr>
                                <w:color w:val="000000"/>
                              </w:rPr>
                              <w:t>Reservation Free Parking Module</w:t>
                            </w:r>
                          </w:p>
                          <w:p w14:paraId="25E5EF13" w14:textId="77777777" w:rsidR="00AF4BB6" w:rsidRPr="00F76A37" w:rsidRDefault="00AF4BB6"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" filled="f" stroked="f" strokeweight="2pt">
                <v:textbox>
                  <w:txbxContent>
                    <w:p w14:paraId="317D1045" w14:textId="77777777" w:rsidR="00AF4BB6" w:rsidRPr="00F76A37" w:rsidRDefault="00AF4BB6" w:rsidP="00F6335E">
                      <w:pPr>
                        <w:jc w:val="center"/>
                        <w:rPr>
                          <w:color w:val="000000"/>
                        </w:rPr>
                      </w:pPr>
                      <w:r w:rsidRPr="00F76A37">
                        <w:rPr>
                          <w:color w:val="000000"/>
                        </w:rPr>
                        <w:t>Reservation Free Parking Module</w:t>
                      </w:r>
                    </w:p>
                    <w:p w14:paraId="25E5EF13" w14:textId="77777777" w:rsidR="00AF4BB6" w:rsidRPr="00F76A37" w:rsidRDefault="00AF4BB6"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AF4BB6" w:rsidRPr="00F76A37" w:rsidRDefault="00AF4BB6"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" filled="f" stroked="f" strokeweight="2pt">
                <v:textbox>
                  <w:txbxContent>
                    <w:p w14:paraId="346666E1" w14:textId="5A2E0A14" w:rsidR="00AF4BB6" w:rsidRPr="00F76A37" w:rsidRDefault="00AF4BB6"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AF4BB6" w:rsidRDefault="00AF4BB6" w:rsidP="00F6335E">
                            <w:pPr>
                              <w:jc w:val="center"/>
                            </w:pPr>
                          </w:p>
                          <w:p w14:paraId="4A87AEED" w14:textId="7A5FE757" w:rsidR="00AF4BB6" w:rsidRDefault="00AF4BB6" w:rsidP="00F6335E">
                            <w:pPr>
                              <w:jc w:val="center"/>
                            </w:pPr>
                          </w:p>
                          <w:p w14:paraId="4C3AE9F1" w14:textId="32B922B2" w:rsidR="00AF4BB6" w:rsidRDefault="00AF4BB6" w:rsidP="00F6335E">
                            <w:pPr>
                              <w:jc w:val="center"/>
                            </w:pPr>
                          </w:p>
                          <w:p w14:paraId="72705BFE" w14:textId="5A5F1487" w:rsidR="00AF4BB6" w:rsidRDefault="00AF4BB6"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" fillcolor="window" strokecolor="#4f81bd" strokeweight="2pt">
                <v:stroke dashstyle="1 1"/>
                <v:textbox>
                  <w:txbxContent>
                    <w:p w14:paraId="36742739" w14:textId="6002125F" w:rsidR="00AF4BB6" w:rsidRDefault="00AF4BB6" w:rsidP="00F6335E">
                      <w:pPr>
                        <w:jc w:val="center"/>
                      </w:pPr>
                    </w:p>
                    <w:p w14:paraId="4A87AEED" w14:textId="7A5FE757" w:rsidR="00AF4BB6" w:rsidRDefault="00AF4BB6" w:rsidP="00F6335E">
                      <w:pPr>
                        <w:jc w:val="center"/>
                      </w:pPr>
                    </w:p>
                    <w:p w14:paraId="4C3AE9F1" w14:textId="32B922B2" w:rsidR="00AF4BB6" w:rsidRDefault="00AF4BB6" w:rsidP="00F6335E">
                      <w:pPr>
                        <w:jc w:val="center"/>
                      </w:pPr>
                    </w:p>
                    <w:p w14:paraId="72705BFE" w14:textId="5A5F1487" w:rsidR="00AF4BB6" w:rsidRDefault="00AF4BB6"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AF4BB6" w:rsidRPr="00F76A37" w:rsidRDefault="00AF4BB6"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" filled="f" stroked="f" strokeweight="2pt">
                <v:textbox>
                  <w:txbxContent>
                    <w:p w14:paraId="4A7CE84B" w14:textId="77777777" w:rsidR="00AF4BB6" w:rsidRPr="00F76A37" w:rsidRDefault="00AF4BB6"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AF4BB6" w:rsidRPr="00F76A37" w:rsidRDefault="00AF4BB6"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" filled="f" stroked="f" strokeweight="2pt">
                <v:textbox>
                  <w:txbxContent>
                    <w:p w14:paraId="51D6BDB0" w14:textId="77777777" w:rsidR="00AF4BB6" w:rsidRPr="00F76A37" w:rsidRDefault="00AF4BB6"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AF4BB6" w:rsidRPr="00F76A37" w:rsidRDefault="00AF4BB6"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" filled="f" stroked="f" strokeweight="2pt">
                <v:textbox>
                  <w:txbxContent>
                    <w:p w14:paraId="1BFD7BB2" w14:textId="77777777" w:rsidR="00AF4BB6" w:rsidRPr="00F76A37" w:rsidRDefault="00AF4BB6"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6D628625" w14:textId="6C9B8444" w:rsidR="005B4B13" w:rsidRPr="005B4B13" w:rsidRDefault="00F6335E" w:rsidP="005B4B13">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r w:rsidR="005B4B13" w:rsidRPr="005B4B13">
        <w:rPr>
          <w:rFonts w:ascii="Calibri" w:eastAsia="Times New Roman" w:hAnsi="Calibri" w:cs="Arial"/>
        </w:rPr>
        <w:t/>
      </w:r>
    </w:p>
    <w:p w14:paraId="191EB647" w14:textId="454D7AB0" w:rsidR="00F6335E" w:rsidRPr="00F76A37" w:rsidRDefault="00F6335E" w:rsidP="00F6335E">
      <w:pPr>
        <w:spacing w:after="200" w:line="276" w:lineRule="auto"/>
        <w:rPr>
          <w:rFonts w:ascii="Calibri" w:eastAsia="Times New Roman" w:hAnsi="Calibri" w:cs="Arial"/>
        </w:rPr>
      </w:pP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4F702022" w14:textId="705AC5D9"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80" w:name="_Toc274166456"/>
      <w:bookmarkStart w:id="181" w:name="_Toc532160973"/>
      <w:bookmarkStart w:id="182" w:name="_Toc6843411"/>
      <w:r w:rsidRPr="00037D4D">
        <w:rPr>
          <w:rFonts w:eastAsia="Times New Roman"/>
          <w:color w:val="2F5496" w:themeColor="accent1" w:themeShade="BF"/>
        </w:rPr>
        <w:t>Hardware/software to be used</w:t>
      </w:r>
      <w:bookmarkEnd w:id="180"/>
      <w:bookmarkEnd w:id="181"/>
      <w:bookmarkEnd w:id="182"/>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9D3C368" w:rsidR="00BF2E92" w:rsidRDefault="00BF2E92" w:rsidP="00BF2E92">
      <w:pPr>
        <w:pStyle w:val="Caption"/>
        <w:keepNext/>
      </w:pPr>
      <w:bookmarkStart w:id="183" w:name="_Toc6700444"/>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6089E">
        <w:t>Hardware components with descriptions</w:t>
      </w:r>
      <w:bookmarkEnd w:id="183"/>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4F8F70D2"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4" w:name="_Toc6700324"/>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w:t>
            </w:r>
            <w:r w:rsidR="00417519">
              <w:fldChar w:fldCharType="end"/>
            </w:r>
            <w:r>
              <w:t xml:space="preserve">: </w:t>
            </w:r>
            <w:r w:rsidRPr="00775507">
              <w:t>Arduino Uno</w:t>
            </w:r>
            <w:bookmarkEnd w:id="184"/>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lastRenderedPageBreak/>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is able to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68F5EEFE"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5" w:name="_Toc6700325"/>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w:t>
            </w:r>
            <w:r w:rsidR="00417519">
              <w:fldChar w:fldCharType="end"/>
            </w:r>
            <w:r>
              <w:t xml:space="preserve">: </w:t>
            </w:r>
            <w:proofErr w:type="spellStart"/>
            <w:r w:rsidRPr="00314FFC">
              <w:t>NodeMCU</w:t>
            </w:r>
            <w:proofErr w:type="spellEnd"/>
            <w:r w:rsidRPr="00314FFC">
              <w:t xml:space="preserve"> model ESP8266</w:t>
            </w:r>
            <w:bookmarkEnd w:id="185"/>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260B87EA" w:rsidR="00AF4BB6" w:rsidRPr="00F76A37" w:rsidRDefault="00AF4BB6" w:rsidP="006F476C">
                                  <w:pPr>
                                    <w:pStyle w:val="Caption"/>
                                    <w:jc w:val="center"/>
                                    <w:rPr>
                                      <w:rFonts w:cs="Calibri"/>
                                      <w:noProof/>
                                    </w:rPr>
                                  </w:pPr>
                                  <w:bookmarkStart w:id="186" w:name="_Toc531732122"/>
                                  <w:bookmarkStart w:id="187" w:name="_Toc6700326"/>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C06B71">
                                    <w:t>Ultrasonic sensor - HC-SR04</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" stroked="f">
                      <v:textbox inset="0,0,0,0">
                        <w:txbxContent>
                          <w:p w14:paraId="35C04D71" w14:textId="260B87EA" w:rsidR="00AF4BB6" w:rsidRPr="00F76A37" w:rsidRDefault="00AF4BB6" w:rsidP="006F476C">
                            <w:pPr>
                              <w:pStyle w:val="Caption"/>
                              <w:jc w:val="center"/>
                              <w:rPr>
                                <w:rFonts w:cs="Calibri"/>
                                <w:noProof/>
                              </w:rPr>
                            </w:pPr>
                            <w:bookmarkStart w:id="188" w:name="_Toc531732122"/>
                            <w:bookmarkStart w:id="189" w:name="_Toc6700326"/>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C06B71">
                              <w:t>Ultrasonic sensor - HC-SR04</w:t>
                            </w:r>
                            <w:bookmarkEnd w:id="188"/>
                            <w:bookmarkEnd w:id="189"/>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63966F69" w:rsidR="00AF4BB6" w:rsidRPr="00F76A37" w:rsidRDefault="00AF4BB6" w:rsidP="006F476C">
                                  <w:pPr>
                                    <w:pStyle w:val="Caption"/>
                                    <w:jc w:val="center"/>
                                    <w:rPr>
                                      <w:rFonts w:eastAsia="Times New Roman" w:cs="Calibri"/>
                                      <w:noProof/>
                                    </w:rPr>
                                  </w:pPr>
                                  <w:bookmarkStart w:id="190" w:name="_Toc531732124"/>
                                  <w:bookmarkStart w:id="191" w:name="_Toc670032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803D8A">
                                    <w:t xml:space="preserve">RFID </w:t>
                                  </w:r>
                                  <w:r>
                                    <w:t>kit</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" stroked="f">
                      <v:textbox inset="0,0,0,0">
                        <w:txbxContent>
                          <w:p w14:paraId="013B315B" w14:textId="63966F69" w:rsidR="00AF4BB6" w:rsidRPr="00F76A37" w:rsidRDefault="00AF4BB6" w:rsidP="006F476C">
                            <w:pPr>
                              <w:pStyle w:val="Caption"/>
                              <w:jc w:val="center"/>
                              <w:rPr>
                                <w:rFonts w:eastAsia="Times New Roman" w:cs="Calibri"/>
                                <w:noProof/>
                              </w:rPr>
                            </w:pPr>
                            <w:bookmarkStart w:id="192" w:name="_Toc531732124"/>
                            <w:bookmarkStart w:id="193" w:name="_Toc670032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803D8A">
                              <w:t xml:space="preserve">RFID </w:t>
                            </w:r>
                            <w:r>
                              <w:t>kit</w:t>
                            </w:r>
                            <w:bookmarkEnd w:id="192"/>
                            <w:bookmarkEnd w:id="193"/>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22702979"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4" w:name="_Toc670032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6</w:t>
            </w:r>
            <w:r w:rsidR="00417519">
              <w:fldChar w:fldCharType="end"/>
            </w:r>
            <w:r>
              <w:t xml:space="preserve">: </w:t>
            </w:r>
            <w:r w:rsidRPr="007E5C91">
              <w:t>DPDT Self Locking Button</w:t>
            </w:r>
            <w:bookmarkEnd w:id="194"/>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54C1F711"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5" w:name="_Toc670032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7</w:t>
            </w:r>
            <w:r w:rsidR="00417519">
              <w:fldChar w:fldCharType="end"/>
            </w:r>
            <w:r>
              <w:t xml:space="preserve">: </w:t>
            </w:r>
            <w:r w:rsidRPr="0044453C">
              <w:t>LEDs (Red and green)</w:t>
            </w:r>
            <w:bookmarkEnd w:id="195"/>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lastRenderedPageBreak/>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16ED414" w:rsidR="00AF4BB6" w:rsidRPr="00F76A37" w:rsidRDefault="00AF4BB6" w:rsidP="006F476C">
                                  <w:pPr>
                                    <w:pStyle w:val="Caption"/>
                                    <w:jc w:val="center"/>
                                    <w:rPr>
                                      <w:rFonts w:eastAsia="Times New Roman" w:cs="Calibri"/>
                                      <w:noProof/>
                                    </w:rPr>
                                  </w:pPr>
                                  <w:bookmarkStart w:id="196" w:name="_Toc531732125"/>
                                  <w:bookmarkStart w:id="197" w:name="_Toc670033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525131">
                                    <w:t xml:space="preserve">9V </w:t>
                                  </w:r>
                                  <w:r>
                                    <w:t>to</w:t>
                                  </w:r>
                                  <w:r w:rsidRPr="00525131">
                                    <w:t xml:space="preserve"> </w:t>
                                  </w:r>
                                  <w:r>
                                    <w:t>barrel jack adapter</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" stroked="f">
                      <v:textbox inset="0,0,0,0">
                        <w:txbxContent>
                          <w:p w14:paraId="1761E1D5" w14:textId="016ED414" w:rsidR="00AF4BB6" w:rsidRPr="00F76A37" w:rsidRDefault="00AF4BB6" w:rsidP="006F476C">
                            <w:pPr>
                              <w:pStyle w:val="Caption"/>
                              <w:jc w:val="center"/>
                              <w:rPr>
                                <w:rFonts w:eastAsia="Times New Roman" w:cs="Calibri"/>
                                <w:noProof/>
                              </w:rPr>
                            </w:pPr>
                            <w:bookmarkStart w:id="198" w:name="_Toc531732125"/>
                            <w:bookmarkStart w:id="199" w:name="_Toc670033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525131">
                              <w:t xml:space="preserve">9V </w:t>
                            </w:r>
                            <w:r>
                              <w:t>to</w:t>
                            </w:r>
                            <w:r w:rsidRPr="00525131">
                              <w:t xml:space="preserve"> </w:t>
                            </w:r>
                            <w:r>
                              <w:t>barrel jack adapter</w:t>
                            </w:r>
                            <w:bookmarkEnd w:id="198"/>
                            <w:bookmarkEnd w:id="199"/>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3216B2C2" w:rsidR="00AF4BB6" w:rsidRPr="00F76A37" w:rsidRDefault="00AF4BB6" w:rsidP="009C2768">
                                  <w:pPr>
                                    <w:pStyle w:val="Caption"/>
                                    <w:jc w:val="center"/>
                                    <w:rPr>
                                      <w:rFonts w:cs="Calibri"/>
                                      <w:noProof/>
                                    </w:rPr>
                                  </w:pPr>
                                  <w:bookmarkStart w:id="200" w:name="_Toc531732126"/>
                                  <w:bookmarkStart w:id="201" w:name="_Toc670033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r>
                                    <w:t>: Full</w:t>
                                  </w:r>
                                  <w:r w:rsidRPr="00301FF0">
                                    <w:t>-</w:t>
                                  </w:r>
                                  <w:r>
                                    <w:t>size</w:t>
                                  </w:r>
                                  <w:r w:rsidRPr="00301FF0">
                                    <w:t xml:space="preserve"> </w:t>
                                  </w:r>
                                  <w:r>
                                    <w:t xml:space="preserve">breadboard </w:t>
                                  </w:r>
                                  <w:r w:rsidRPr="00301FF0">
                                    <w:t xml:space="preserve">and </w:t>
                                  </w:r>
                                  <w:r>
                                    <w:t>jumper wires</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" stroked="f">
                      <v:textbox inset="0,0,0,0">
                        <w:txbxContent>
                          <w:p w14:paraId="18A82868" w14:textId="3216B2C2" w:rsidR="00AF4BB6" w:rsidRPr="00F76A37" w:rsidRDefault="00AF4BB6" w:rsidP="009C2768">
                            <w:pPr>
                              <w:pStyle w:val="Caption"/>
                              <w:jc w:val="center"/>
                              <w:rPr>
                                <w:rFonts w:cs="Calibri"/>
                                <w:noProof/>
                              </w:rPr>
                            </w:pPr>
                            <w:bookmarkStart w:id="202" w:name="_Toc531732126"/>
                            <w:bookmarkStart w:id="203" w:name="_Toc670033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r>
                              <w:t>: Full</w:t>
                            </w:r>
                            <w:r w:rsidRPr="00301FF0">
                              <w:t>-</w:t>
                            </w:r>
                            <w:r>
                              <w:t>size</w:t>
                            </w:r>
                            <w:r w:rsidRPr="00301FF0">
                              <w:t xml:space="preserve"> </w:t>
                            </w:r>
                            <w:r>
                              <w:t xml:space="preserve">breadboard </w:t>
                            </w:r>
                            <w:r w:rsidRPr="00301FF0">
                              <w:t xml:space="preserve">and </w:t>
                            </w:r>
                            <w:r>
                              <w:t>jumper wires</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19C7FAC5" w:rsidR="00BF2E92" w:rsidRDefault="00BF2E92" w:rsidP="00BF2E92">
      <w:pPr>
        <w:pStyle w:val="Caption"/>
        <w:keepNext/>
      </w:pPr>
      <w:bookmarkStart w:id="204" w:name="_Toc670044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E458F8">
        <w:t>Software components and descriptions</w:t>
      </w:r>
      <w:bookmarkEnd w:id="204"/>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66FD88E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2"/>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0</w:t>
            </w:r>
            <w:r w:rsidR="00417519">
              <w:fldChar w:fldCharType="end"/>
            </w:r>
            <w:r>
              <w:t xml:space="preserve">: </w:t>
            </w:r>
            <w:r w:rsidRPr="00DE702C">
              <w:t>Firebase</w:t>
            </w:r>
            <w:bookmarkEnd w:id="205"/>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7929B19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3"/>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1</w:t>
            </w:r>
            <w:r w:rsidR="00417519">
              <w:fldChar w:fldCharType="end"/>
            </w:r>
            <w:r>
              <w:t xml:space="preserve">: </w:t>
            </w:r>
            <w:r w:rsidRPr="00C73FE2">
              <w:t>Android Studio</w:t>
            </w:r>
            <w:bookmarkEnd w:id="206"/>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36669C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7" w:name="_Toc6700334"/>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2</w:t>
            </w:r>
            <w:r w:rsidR="00417519">
              <w:fldChar w:fldCharType="end"/>
            </w:r>
            <w:r>
              <w:t xml:space="preserve">: </w:t>
            </w:r>
            <w:r w:rsidRPr="008348D3">
              <w:t>Arduino IDE</w:t>
            </w:r>
            <w:bookmarkEnd w:id="207"/>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11216DC3"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8" w:name="_Toc6700335"/>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3</w:t>
            </w:r>
            <w:r w:rsidR="00417519">
              <w:fldChar w:fldCharType="end"/>
            </w:r>
            <w:r>
              <w:t xml:space="preserve">: </w:t>
            </w:r>
            <w:r w:rsidRPr="00CC3451">
              <w:t>Fritzing</w:t>
            </w:r>
            <w:bookmarkEnd w:id="208"/>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50F105C4"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9" w:name="_Toc6700336"/>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4</w:t>
            </w:r>
            <w:r w:rsidR="00417519">
              <w:fldChar w:fldCharType="end"/>
            </w:r>
            <w:r>
              <w:t xml:space="preserve">: </w:t>
            </w:r>
            <w:r w:rsidRPr="003915AF">
              <w:t>WebStorm</w:t>
            </w:r>
            <w:bookmarkEnd w:id="209"/>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3FB78F2A"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5</w:t>
            </w:r>
            <w:r w:rsidR="00417519">
              <w:fldChar w:fldCharType="end"/>
            </w:r>
            <w:r>
              <w:t xml:space="preserve">: </w:t>
            </w:r>
            <w:r w:rsidRPr="00D74CEA">
              <w:t>Postman</w:t>
            </w:r>
            <w:bookmarkEnd w:id="210"/>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66201CCA"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1" w:name="_Toc670033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6</w:t>
            </w:r>
            <w:r w:rsidR="00417519">
              <w:fldChar w:fldCharType="end"/>
            </w:r>
            <w:r>
              <w:t xml:space="preserve">: </w:t>
            </w:r>
            <w:r w:rsidRPr="00F025A4">
              <w:t>Adobe Photoshop</w:t>
            </w:r>
            <w:bookmarkEnd w:id="211"/>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proofErr w:type="spellStart"/>
            <w:r>
              <w:rPr>
                <w:rFonts w:ascii="Calibri" w:hAnsi="Calibri" w:cs="Times New Roman"/>
                <w:color w:val="000000"/>
              </w:rPr>
              <w:t>Mockplus</w:t>
            </w:r>
            <w:proofErr w:type="spellEnd"/>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01">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39CEB0A5"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w:t>
            </w:r>
            <w:proofErr w:type="spellStart"/>
            <w:r>
              <w:t>Mockpplus</w:t>
            </w:r>
            <w:proofErr w:type="spellEnd"/>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2" w:name="_Toc6843412"/>
      <w:r w:rsidRPr="00037D4D">
        <w:rPr>
          <w:rFonts w:eastAsia="Times New Roman"/>
          <w:color w:val="2F5496" w:themeColor="accent1" w:themeShade="BF"/>
        </w:rPr>
        <w:t>Hardware design</w:t>
      </w:r>
      <w:bookmarkEnd w:id="212"/>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w:t>
      </w:r>
      <w:r w:rsidRPr="006B41EF">
        <w:rPr>
          <w:rFonts w:eastAsia="Times New Roman" w:cstheme="minorHAnsi"/>
        </w:rPr>
        <w:lastRenderedPageBreak/>
        <w:t xml:space="preserve">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9BF88BC" w:rsidR="00F6335E" w:rsidRPr="006B41EF" w:rsidRDefault="00597CCB" w:rsidP="00597CCB">
      <w:pPr>
        <w:pStyle w:val="Caption"/>
        <w:jc w:val="center"/>
        <w:rPr>
          <w:rFonts w:eastAsia="Times New Roman" w:cstheme="minorHAnsi"/>
          <w:sz w:val="22"/>
          <w:szCs w:val="22"/>
        </w:rPr>
      </w:pPr>
      <w:bookmarkStart w:id="213" w:name="_Toc670033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8</w:t>
      </w:r>
      <w:r w:rsidR="00417519">
        <w:fldChar w:fldCharType="end"/>
      </w:r>
      <w:r>
        <w:t xml:space="preserve">: </w:t>
      </w:r>
      <w:r w:rsidRPr="00F130D6">
        <w:t>connectivity circuit diagram</w:t>
      </w:r>
      <w:r>
        <w:t xml:space="preserve"> </w:t>
      </w:r>
      <w:r w:rsidRPr="00597CCB">
        <w:t>Reservation Free Parking module</w:t>
      </w:r>
      <w:bookmarkEnd w:id="213"/>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133CE405" w:rsidR="00F6335E" w:rsidRPr="006B41EF" w:rsidRDefault="00993346" w:rsidP="00993346">
      <w:pPr>
        <w:pStyle w:val="Caption"/>
        <w:jc w:val="center"/>
        <w:rPr>
          <w:rFonts w:eastAsia="Times New Roman" w:cstheme="minorHAnsi"/>
          <w:sz w:val="22"/>
          <w:szCs w:val="22"/>
        </w:rPr>
      </w:pPr>
      <w:bookmarkStart w:id="214" w:name="_Toc6700340"/>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9</w:t>
      </w:r>
      <w:r w:rsidR="00417519">
        <w:fldChar w:fldCharType="end"/>
      </w:r>
      <w:r>
        <w:t xml:space="preserve">: </w:t>
      </w:r>
      <w:r w:rsidRPr="009304D9">
        <w:t>connectivity circuit diagram for</w:t>
      </w:r>
      <w:r>
        <w:t xml:space="preserve"> </w:t>
      </w:r>
      <w:r w:rsidRPr="00993346">
        <w:t>Reserved Parking module</w:t>
      </w:r>
      <w:bookmarkEnd w:id="214"/>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661BB486" w:rsidR="00AF4BB6" w:rsidRPr="002E4AF6" w:rsidRDefault="00AF4BB6" w:rsidP="00810E99">
                            <w:pPr>
                              <w:pStyle w:val="Caption"/>
                              <w:jc w:val="center"/>
                              <w:rPr>
                                <w:rFonts w:eastAsia="Times New Roman" w:cstheme="minorHAnsi"/>
                                <w:noProof/>
                              </w:rPr>
                            </w:pPr>
                            <w:bookmarkStart w:id="215" w:name="_Toc670034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w:t>
                            </w:r>
                            <w:r w:rsidRPr="008B3983">
                              <w:t>Ultrasonic Sensor HC-SR04</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" stroked="f">
                <v:textbox style="mso-fit-shape-to-text:t" inset="0,0,0,0">
                  <w:txbxContent>
                    <w:p w14:paraId="4C314079" w14:textId="661BB486" w:rsidR="00AF4BB6" w:rsidRPr="002E4AF6" w:rsidRDefault="00AF4BB6" w:rsidP="00810E99">
                      <w:pPr>
                        <w:pStyle w:val="Caption"/>
                        <w:jc w:val="center"/>
                        <w:rPr>
                          <w:rFonts w:eastAsia="Times New Roman" w:cstheme="minorHAnsi"/>
                          <w:noProof/>
                        </w:rPr>
                      </w:pPr>
                      <w:bookmarkStart w:id="216" w:name="_Toc670034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w:t>
                      </w:r>
                      <w:r w:rsidRPr="008B3983">
                        <w:t>Ultrasonic Sensor HC-SR04</w:t>
                      </w:r>
                      <w:bookmarkEnd w:id="216"/>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4"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34056171" w:rsidR="00AF4BB6" w:rsidRPr="009F2355" w:rsidRDefault="00AF4BB6" w:rsidP="004962A3">
                            <w:pPr>
                              <w:pStyle w:val="Caption"/>
                              <w:rPr>
                                <w:rFonts w:eastAsia="Times New Roman" w:cstheme="minorHAnsi"/>
                                <w:noProof/>
                              </w:rPr>
                            </w:pPr>
                            <w:bookmarkStart w:id="217" w:name="_Toc670034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w:t>
                            </w:r>
                            <w:r w:rsidRPr="004A19F7">
                              <w:t>RFID tags</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" stroked="f">
                <v:textbox style="mso-fit-shape-to-text:t" inset="0,0,0,0">
                  <w:txbxContent>
                    <w:p w14:paraId="788AE23B" w14:textId="34056171" w:rsidR="00AF4BB6" w:rsidRPr="009F2355" w:rsidRDefault="00AF4BB6" w:rsidP="004962A3">
                      <w:pPr>
                        <w:pStyle w:val="Caption"/>
                        <w:rPr>
                          <w:rFonts w:eastAsia="Times New Roman" w:cstheme="minorHAnsi"/>
                          <w:noProof/>
                        </w:rPr>
                      </w:pPr>
                      <w:bookmarkStart w:id="218" w:name="_Toc670034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w:t>
                      </w:r>
                      <w:r w:rsidRPr="004A19F7">
                        <w:t>RFID tags</w:t>
                      </w:r>
                      <w:bookmarkEnd w:id="218"/>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5"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5A0612D" w:rsidR="00AF4BB6" w:rsidRPr="00423F3F" w:rsidRDefault="00AF4BB6" w:rsidP="002A3A15">
                            <w:pPr>
                              <w:pStyle w:val="Caption"/>
                              <w:jc w:val="center"/>
                              <w:rPr>
                                <w:rFonts w:eastAsia="Times New Roman" w:cstheme="minorHAnsi"/>
                                <w:noProof/>
                              </w:rPr>
                            </w:pPr>
                            <w:bookmarkStart w:id="219" w:name="_Toc670034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2</w:t>
                            </w:r>
                            <w:r>
                              <w:fldChar w:fldCharType="end"/>
                            </w:r>
                            <w:r>
                              <w:t>: 8 pins on RFID reader</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" stroked="f">
                <v:textbox style="mso-fit-shape-to-text:t" inset="0,0,0,0">
                  <w:txbxContent>
                    <w:p w14:paraId="403AB3AF" w14:textId="65A0612D" w:rsidR="00AF4BB6" w:rsidRPr="00423F3F" w:rsidRDefault="00AF4BB6" w:rsidP="002A3A15">
                      <w:pPr>
                        <w:pStyle w:val="Caption"/>
                        <w:jc w:val="center"/>
                        <w:rPr>
                          <w:rFonts w:eastAsia="Times New Roman" w:cstheme="minorHAnsi"/>
                          <w:noProof/>
                        </w:rPr>
                      </w:pPr>
                      <w:bookmarkStart w:id="220" w:name="_Toc670034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2</w:t>
                      </w:r>
                      <w:r>
                        <w:fldChar w:fldCharType="end"/>
                      </w:r>
                      <w:r>
                        <w:t>: 8 pins on RFID reader</w:t>
                      </w:r>
                      <w:bookmarkEnd w:id="220"/>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6">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8875664" w:rsidR="00AF4BB6" w:rsidRPr="00807F90" w:rsidRDefault="00AF4BB6" w:rsidP="002A3A15">
                            <w:pPr>
                              <w:pStyle w:val="Caption"/>
                              <w:jc w:val="center"/>
                              <w:rPr>
                                <w:rFonts w:eastAsia="Times New Roman" w:cstheme="minorHAnsi"/>
                                <w:noProof/>
                              </w:rPr>
                            </w:pPr>
                            <w:bookmarkStart w:id="221" w:name="_Toc670034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w:t>
                            </w:r>
                            <w:r w:rsidRPr="0009469C">
                              <w:t>RFID reader</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" stroked="f">
                <v:textbox style="mso-fit-shape-to-text:t" inset="0,0,0,0">
                  <w:txbxContent>
                    <w:p w14:paraId="29DECD8E" w14:textId="78875664" w:rsidR="00AF4BB6" w:rsidRPr="00807F90" w:rsidRDefault="00AF4BB6" w:rsidP="002A3A15">
                      <w:pPr>
                        <w:pStyle w:val="Caption"/>
                        <w:jc w:val="center"/>
                        <w:rPr>
                          <w:rFonts w:eastAsia="Times New Roman" w:cstheme="minorHAnsi"/>
                          <w:noProof/>
                        </w:rPr>
                      </w:pPr>
                      <w:bookmarkStart w:id="222" w:name="_Toc670034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w:t>
                      </w:r>
                      <w:r w:rsidRPr="0009469C">
                        <w:t>RFID reader</w:t>
                      </w:r>
                      <w:bookmarkEnd w:id="222"/>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6"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7">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7A49972" w:rsidR="00F6335E" w:rsidRPr="006B41EF" w:rsidRDefault="001D1BCE" w:rsidP="001D1BCE">
      <w:pPr>
        <w:pStyle w:val="Caption"/>
        <w:jc w:val="center"/>
        <w:rPr>
          <w:rFonts w:eastAsia="Times New Roman" w:cstheme="minorHAnsi"/>
          <w:sz w:val="22"/>
          <w:szCs w:val="22"/>
        </w:rPr>
      </w:pPr>
      <w:bookmarkStart w:id="223" w:name="_Toc6700345"/>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4</w:t>
      </w:r>
      <w:r w:rsidR="00417519">
        <w:fldChar w:fldCharType="end"/>
      </w:r>
      <w:r>
        <w:t xml:space="preserve">: </w:t>
      </w:r>
      <w:r w:rsidRPr="004F2F74">
        <w:t>DPDT Switch</w:t>
      </w:r>
      <w:bookmarkEnd w:id="223"/>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4" w:name="_Toc6843413"/>
      <w:r w:rsidRPr="00037D4D">
        <w:rPr>
          <w:rFonts w:eastAsia="Times New Roman"/>
          <w:color w:val="2F5496" w:themeColor="accent1" w:themeShade="BF"/>
        </w:rPr>
        <w:t>Software design</w:t>
      </w:r>
      <w:bookmarkEnd w:id="224"/>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5" w:name="_Toc6843414"/>
      <w:r w:rsidRPr="00037D4D">
        <w:rPr>
          <w:rFonts w:eastAsia="Times New Roman"/>
          <w:color w:val="2F5496" w:themeColor="accent1" w:themeShade="BF"/>
        </w:rPr>
        <w:t>Structural model</w:t>
      </w:r>
      <w:bookmarkEnd w:id="225"/>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8"/>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lastRenderedPageBreak/>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5DAD9736" w:rsidR="005B4C81" w:rsidRDefault="004825EF" w:rsidP="0086527F">
      <w:pPr>
        <w:pStyle w:val="Caption"/>
        <w:jc w:val="cente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5</w:t>
      </w:r>
      <w:r w:rsidR="00417519">
        <w:fldChar w:fldCharType="end"/>
      </w:r>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6" w:name="_Toc6843415"/>
      <w:r w:rsidRPr="00037D4D">
        <w:rPr>
          <w:rFonts w:eastAsia="Times New Roman"/>
          <w:color w:val="2F5496" w:themeColor="accent1" w:themeShade="BF"/>
        </w:rPr>
        <w:lastRenderedPageBreak/>
        <w:t>Behavioral model</w:t>
      </w:r>
      <w:bookmarkEnd w:id="226"/>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38E034E9" w:rsidR="009859B1" w:rsidRPr="009859B1" w:rsidRDefault="00C468FC" w:rsidP="00C468FC">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6</w:t>
      </w:r>
      <w:r w:rsidR="00417519">
        <w:fldChar w:fldCharType="end"/>
      </w:r>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3BCDCF6B" w:rsidR="009859B1" w:rsidRDefault="00C468FC" w:rsidP="00C468FC">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7</w:t>
      </w:r>
      <w:r w:rsidR="00417519">
        <w:fldChar w:fldCharType="end"/>
      </w:r>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50BBCC53" w:rsidR="009859B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8</w:t>
      </w:r>
      <w:r w:rsidR="00417519">
        <w:fldChar w:fldCharType="end"/>
      </w:r>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5C0218B6" w:rsidR="009859B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9</w:t>
      </w:r>
      <w:r w:rsidR="00417519">
        <w:fldChar w:fldCharType="end"/>
      </w:r>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lastRenderedPageBreak/>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307880CC" w:rsidR="009859B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0</w:t>
      </w:r>
      <w:r w:rsidR="00417519">
        <w:fldChar w:fldCharType="end"/>
      </w:r>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691AF4D8" w:rsidR="00C44E97" w:rsidRPr="00831201" w:rsidRDefault="00831201" w:rsidP="00831201">
      <w:pPr>
        <w:pStyle w:val="Caption"/>
        <w:jc w:val="cente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1</w:t>
      </w:r>
      <w:r w:rsidR="00417519">
        <w:fldChar w:fldCharType="end"/>
      </w:r>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6D794D5D" w:rsidR="00C44E97" w:rsidRPr="0083120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2</w:t>
      </w:r>
      <w:r w:rsidR="00417519">
        <w:fldChar w:fldCharType="end"/>
      </w:r>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49F77566" w:rsidR="00C44E97" w:rsidRDefault="00831201" w:rsidP="00831201">
      <w:pPr>
        <w:pStyle w:val="Caption"/>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3</w:t>
      </w:r>
      <w:r w:rsidR="00417519">
        <w:fldChar w:fldCharType="end"/>
      </w:r>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lastRenderedPageBreak/>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0725977C" w:rsidR="00C44E97"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4</w:t>
      </w:r>
      <w:r w:rsidR="00417519">
        <w:fldChar w:fldCharType="end"/>
      </w:r>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lastRenderedPageBreak/>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D523587" w:rsidR="00071E3C" w:rsidRPr="0083120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5</w:t>
      </w:r>
      <w:r w:rsidR="00417519">
        <w:fldChar w:fldCharType="end"/>
      </w:r>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4301A41B" w:rsidR="00071E3C"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6</w:t>
      </w:r>
      <w:r w:rsidR="00417519">
        <w:fldChar w:fldCharType="end"/>
      </w:r>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3CF2D580" w:rsidR="009859B1" w:rsidRPr="00071E3C" w:rsidRDefault="00383125" w:rsidP="00383125">
      <w:pPr>
        <w:pStyle w:val="Caption"/>
        <w:jc w:val="center"/>
        <w:rPr>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7</w:t>
      </w:r>
      <w:r w:rsidR="00417519">
        <w:fldChar w:fldCharType="end"/>
      </w:r>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7" w:name="_Toc6843416"/>
      <w:r w:rsidRPr="00037D4D">
        <w:rPr>
          <w:rFonts w:eastAsia="Times New Roman"/>
          <w:color w:val="2F5496" w:themeColor="accent1" w:themeShade="BF"/>
        </w:rPr>
        <w:t>Database design</w:t>
      </w:r>
      <w:bookmarkEnd w:id="227"/>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1C43FAC1" w:rsidR="00F6335E" w:rsidRDefault="001D1BCE" w:rsidP="00071E3C">
      <w:pPr>
        <w:pStyle w:val="Caption"/>
        <w:jc w:val="center"/>
      </w:pPr>
      <w:bookmarkStart w:id="228" w:name="_Toc6700346"/>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8</w:t>
      </w:r>
      <w:r w:rsidR="00417519">
        <w:fldChar w:fldCharType="end"/>
      </w:r>
      <w:r>
        <w:t xml:space="preserve">: </w:t>
      </w:r>
      <w:r w:rsidRPr="00F00F51">
        <w:t>ER diagram</w:t>
      </w:r>
      <w:bookmarkEnd w:id="228"/>
    </w:p>
    <w:p w14:paraId="04FBC676" w14:textId="77777777" w:rsidR="00F6335E" w:rsidRPr="00262D5B" w:rsidRDefault="00F6335E" w:rsidP="00F6335E">
      <w:r w:rsidRPr="00262D5B">
        <w:lastRenderedPageBreak/>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r w:rsidRPr="003B767B">
        <w:rPr>
          <w:rFonts w:cstheme="minorHAnsi"/>
        </w:rPr>
        <w:t>" :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r w:rsidRPr="003B767B">
        <w:rPr>
          <w:rFonts w:cstheme="minorHAnsi"/>
        </w:rPr>
        <w:t>"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r w:rsidRPr="003B767B">
        <w:rPr>
          <w:rFonts w:cstheme="minorHAnsi"/>
        </w:rPr>
        <w:t>"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r w:rsidRPr="003B767B">
        <w:rPr>
          <w:rFonts w:cstheme="minorHAnsi"/>
        </w:rPr>
        <w:t>"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r w:rsidRPr="003B767B">
        <w:rPr>
          <w:rFonts w:cstheme="minorHAnsi"/>
        </w:rPr>
        <w:t>" :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r w:rsidRPr="003B767B">
        <w:rPr>
          <w:rFonts w:cstheme="minorHAnsi"/>
        </w:rPr>
        <w:t>" :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Default="00F6335E" w:rsidP="000A54CF">
      <w:pPr>
        <w:pStyle w:val="Heading2"/>
        <w:numPr>
          <w:ilvl w:val="2"/>
          <w:numId w:val="1"/>
        </w:numPr>
        <w:ind w:left="540" w:hanging="540"/>
        <w:rPr>
          <w:rFonts w:eastAsia="Times New Roman"/>
          <w:color w:val="2F5496" w:themeColor="accent1" w:themeShade="BF"/>
          <w:highlight w:val="yellow"/>
        </w:rPr>
      </w:pPr>
      <w:bookmarkStart w:id="229" w:name="_Toc6843417"/>
      <w:r w:rsidRPr="00FD6F02">
        <w:rPr>
          <w:rFonts w:eastAsia="Times New Roman"/>
          <w:color w:val="2F5496" w:themeColor="accent1" w:themeShade="BF"/>
          <w:highlight w:val="yellow"/>
        </w:rPr>
        <w:t>User interface design</w:t>
      </w:r>
      <w:bookmarkEnd w:id="229"/>
    </w:p>
    <w:p w14:paraId="04C526B3" w14:textId="7972AA7A" w:rsidR="001A0C9B" w:rsidRPr="001A0C9B" w:rsidRDefault="001A0C9B" w:rsidP="001A0C9B">
      <w:pPr>
        <w:rPr>
          <w:highlight w:val="yellow"/>
        </w:rPr>
      </w:pPr>
      <w:r w:rsidRPr="001A0C9B">
        <w:rPr>
          <w:rFonts w:cstheme="minorHAnsi"/>
        </w:rPr>
        <w:t>This section shows the initial mock ups of the user interface design. The actual implemented design is shown in section 6.x</w:t>
      </w:r>
      <w:r>
        <w:rPr>
          <w:rFonts w:cstheme="minorHAnsi"/>
        </w:rPr>
        <w:t>.</w:t>
      </w:r>
    </w:p>
    <w:p w14:paraId="20DD1535" w14:textId="7E9D8CDB" w:rsidR="004313D1" w:rsidRDefault="00EC1425" w:rsidP="004313D1">
      <w:pPr>
        <w:pStyle w:val="Jury"/>
        <w:keepNext/>
        <w:ind w:left="540" w:hanging="684"/>
      </w:pPr>
      <w:r>
        <w:rPr>
          <w:noProof/>
        </w:rPr>
        <w:lastRenderedPageBreak/>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3921A20E" w:rsidR="00AF4BB6" w:rsidRPr="00D2179D" w:rsidRDefault="00AF4BB6" w:rsidP="0054305A">
                            <w:pPr>
                              <w:pStyle w:val="Caption"/>
                              <w:jc w:val="center"/>
                              <w:rPr>
                                <w:rFonts w:ascii="Tahoma" w:eastAsia="Times New Roman" w:hAnsi="Tahoma" w:cs="Times New Roman"/>
                                <w:noProof/>
                                <w:spacing w:val="20"/>
                                <w:kern w:val="28"/>
                                <w:szCs w:val="40"/>
                              </w:rPr>
                            </w:pPr>
                            <w:bookmarkStart w:id="230" w:name="_Toc670034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39</w:t>
                            </w:r>
                            <w:r>
                              <w:fldChar w:fldCharType="end"/>
                            </w:r>
                            <w:r>
                              <w:t>: Sign up page</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" stroked="f">
                <v:textbox style="mso-fit-shape-to-text:t" inset="0,0,0,0">
                  <w:txbxContent>
                    <w:p w14:paraId="5FE5CD84" w14:textId="3921A20E" w:rsidR="00AF4BB6" w:rsidRPr="00D2179D" w:rsidRDefault="00AF4BB6" w:rsidP="0054305A">
                      <w:pPr>
                        <w:pStyle w:val="Caption"/>
                        <w:jc w:val="center"/>
                        <w:rPr>
                          <w:rFonts w:ascii="Tahoma" w:eastAsia="Times New Roman" w:hAnsi="Tahoma" w:cs="Times New Roman"/>
                          <w:noProof/>
                          <w:spacing w:val="20"/>
                          <w:kern w:val="28"/>
                          <w:szCs w:val="40"/>
                        </w:rPr>
                      </w:pPr>
                      <w:bookmarkStart w:id="231" w:name="_Toc670034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39</w:t>
                      </w:r>
                      <w:r>
                        <w:fldChar w:fldCharType="end"/>
                      </w:r>
                      <w:r>
                        <w:t>: Sign up page</w:t>
                      </w:r>
                      <w:bookmarkEnd w:id="231"/>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5229B39" w:rsidR="00AF4BB6" w:rsidRPr="00752644" w:rsidRDefault="00AF4BB6" w:rsidP="0054305A">
                            <w:pPr>
                              <w:pStyle w:val="Caption"/>
                              <w:jc w:val="center"/>
                              <w:rPr>
                                <w:rFonts w:ascii="Tahoma" w:eastAsia="Times New Roman" w:hAnsi="Tahoma" w:cs="Times New Roman"/>
                                <w:noProof/>
                                <w:spacing w:val="20"/>
                                <w:kern w:val="28"/>
                                <w:szCs w:val="40"/>
                              </w:rPr>
                            </w:pPr>
                            <w:bookmarkStart w:id="232" w:name="_Toc6700348"/>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0</w:t>
                            </w:r>
                            <w:r>
                              <w:fldChar w:fldCharType="end"/>
                            </w:r>
                            <w:r>
                              <w:t>: Sing in page</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" stroked="f">
                <v:textbox style="mso-fit-shape-to-text:t" inset="0,0,0,0">
                  <w:txbxContent>
                    <w:p w14:paraId="002FED69" w14:textId="35229B39" w:rsidR="00AF4BB6" w:rsidRPr="00752644" w:rsidRDefault="00AF4BB6" w:rsidP="0054305A">
                      <w:pPr>
                        <w:pStyle w:val="Caption"/>
                        <w:jc w:val="center"/>
                        <w:rPr>
                          <w:rFonts w:ascii="Tahoma" w:eastAsia="Times New Roman" w:hAnsi="Tahoma" w:cs="Times New Roman"/>
                          <w:noProof/>
                          <w:spacing w:val="20"/>
                          <w:kern w:val="28"/>
                          <w:szCs w:val="40"/>
                        </w:rPr>
                      </w:pPr>
                      <w:bookmarkStart w:id="233" w:name="_Toc6700348"/>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0</w:t>
                      </w:r>
                      <w:r>
                        <w:fldChar w:fldCharType="end"/>
                      </w:r>
                      <w:r>
                        <w:t>: Sing in page</w:t>
                      </w:r>
                      <w:bookmarkEnd w:id="233"/>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3AF2881D" w:rsidR="004313D1" w:rsidRDefault="004313D1" w:rsidP="0054305A">
      <w:pPr>
        <w:pStyle w:val="Caption"/>
        <w:jc w:val="center"/>
      </w:pPr>
      <w:bookmarkStart w:id="234" w:name="_Toc670034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41</w:t>
      </w:r>
      <w:r w:rsidR="00417519">
        <w:fldChar w:fldCharType="end"/>
      </w:r>
      <w:r>
        <w:t>: Home page</w:t>
      </w:r>
      <w:bookmarkEnd w:id="234"/>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22E4A95F" w:rsidR="00AF4BB6" w:rsidRPr="00A943F8" w:rsidRDefault="00AF4BB6" w:rsidP="0054305A">
                            <w:pPr>
                              <w:pStyle w:val="Caption"/>
                              <w:rPr>
                                <w:rFonts w:ascii="Tahoma" w:eastAsia="Times New Roman" w:hAnsi="Tahoma" w:cs="Times New Roman"/>
                                <w:noProof/>
                                <w:spacing w:val="20"/>
                                <w:kern w:val="28"/>
                                <w:szCs w:val="40"/>
                              </w:rPr>
                            </w:pPr>
                            <w:bookmarkStart w:id="235" w:name="_Toc670035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2</w:t>
                            </w:r>
                            <w:r>
                              <w:fldChar w:fldCharType="end"/>
                            </w:r>
                            <w:r>
                              <w:t>: Google map page</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" stroked="f">
                <v:textbox style="mso-fit-shape-to-text:t" inset="0,0,0,0">
                  <w:txbxContent>
                    <w:p w14:paraId="5E6A71C2" w14:textId="22E4A95F" w:rsidR="00AF4BB6" w:rsidRPr="00A943F8" w:rsidRDefault="00AF4BB6" w:rsidP="0054305A">
                      <w:pPr>
                        <w:pStyle w:val="Caption"/>
                        <w:rPr>
                          <w:rFonts w:ascii="Tahoma" w:eastAsia="Times New Roman" w:hAnsi="Tahoma" w:cs="Times New Roman"/>
                          <w:noProof/>
                          <w:spacing w:val="20"/>
                          <w:kern w:val="28"/>
                          <w:szCs w:val="40"/>
                        </w:rPr>
                      </w:pPr>
                      <w:bookmarkStart w:id="236" w:name="_Toc670035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2</w:t>
                      </w:r>
                      <w:r>
                        <w:fldChar w:fldCharType="end"/>
                      </w:r>
                      <w:r>
                        <w:t>: Google map page</w:t>
                      </w:r>
                      <w:bookmarkEnd w:id="236"/>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2D3325F1" w:rsidR="00AF4BB6" w:rsidRPr="001A3B7A" w:rsidRDefault="00AF4BB6" w:rsidP="0054305A">
                            <w:pPr>
                              <w:pStyle w:val="Caption"/>
                              <w:rPr>
                                <w:rFonts w:ascii="Tahoma" w:eastAsia="Times New Roman" w:hAnsi="Tahoma" w:cs="Times New Roman"/>
                                <w:noProof/>
                                <w:spacing w:val="20"/>
                                <w:kern w:val="28"/>
                                <w:szCs w:val="40"/>
                              </w:rPr>
                            </w:pPr>
                            <w:bookmarkStart w:id="237" w:name="_Toc670035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3</w:t>
                            </w:r>
                            <w:r>
                              <w:fldChar w:fldCharType="end"/>
                            </w:r>
                            <w:r>
                              <w:t>: Check availability page</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" stroked="f">
                <v:textbox style="mso-fit-shape-to-text:t" inset="0,0,0,0">
                  <w:txbxContent>
                    <w:p w14:paraId="74546781" w14:textId="2D3325F1" w:rsidR="00AF4BB6" w:rsidRPr="001A3B7A" w:rsidRDefault="00AF4BB6" w:rsidP="0054305A">
                      <w:pPr>
                        <w:pStyle w:val="Caption"/>
                        <w:rPr>
                          <w:rFonts w:ascii="Tahoma" w:eastAsia="Times New Roman" w:hAnsi="Tahoma" w:cs="Times New Roman"/>
                          <w:noProof/>
                          <w:spacing w:val="20"/>
                          <w:kern w:val="28"/>
                          <w:szCs w:val="40"/>
                        </w:rPr>
                      </w:pPr>
                      <w:bookmarkStart w:id="238" w:name="_Toc670035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3</w:t>
                      </w:r>
                      <w:r>
                        <w:fldChar w:fldCharType="end"/>
                      </w:r>
                      <w:r>
                        <w:t>: Check availability page</w:t>
                      </w:r>
                      <w:bookmarkEnd w:id="238"/>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A991E9E" w:rsidR="00AF4BB6" w:rsidRPr="009E1B18" w:rsidRDefault="00AF4BB6" w:rsidP="0054305A">
                            <w:pPr>
                              <w:pStyle w:val="Caption"/>
                              <w:jc w:val="center"/>
                              <w:rPr>
                                <w:rFonts w:ascii="Tahoma" w:eastAsia="Times New Roman" w:hAnsi="Tahoma" w:cs="Times New Roman"/>
                                <w:noProof/>
                                <w:spacing w:val="20"/>
                                <w:kern w:val="28"/>
                                <w:szCs w:val="40"/>
                              </w:rPr>
                            </w:pPr>
                            <w:bookmarkStart w:id="239" w:name="_Toc670035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4</w:t>
                            </w:r>
                            <w:r>
                              <w:fldChar w:fldCharType="end"/>
                            </w:r>
                            <w:r>
                              <w:t>: Services page</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" stroked="f">
                <v:textbox style="mso-fit-shape-to-text:t" inset="0,0,0,0">
                  <w:txbxContent>
                    <w:p w14:paraId="733B02E3" w14:textId="5A991E9E" w:rsidR="00AF4BB6" w:rsidRPr="009E1B18" w:rsidRDefault="00AF4BB6" w:rsidP="0054305A">
                      <w:pPr>
                        <w:pStyle w:val="Caption"/>
                        <w:jc w:val="center"/>
                        <w:rPr>
                          <w:rFonts w:ascii="Tahoma" w:eastAsia="Times New Roman" w:hAnsi="Tahoma" w:cs="Times New Roman"/>
                          <w:noProof/>
                          <w:spacing w:val="20"/>
                          <w:kern w:val="28"/>
                          <w:szCs w:val="40"/>
                        </w:rPr>
                      </w:pPr>
                      <w:bookmarkStart w:id="240" w:name="_Toc670035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4</w:t>
                      </w:r>
                      <w:r>
                        <w:fldChar w:fldCharType="end"/>
                      </w:r>
                      <w:r>
                        <w:t>: Services page</w:t>
                      </w:r>
                      <w:bookmarkEnd w:id="240"/>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w:lastRenderedPageBreak/>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67EC8A43" w:rsidR="00AF4BB6" w:rsidRPr="006D4830" w:rsidRDefault="00AF4BB6" w:rsidP="0054305A">
                            <w:pPr>
                              <w:pStyle w:val="Caption"/>
                              <w:jc w:val="center"/>
                              <w:rPr>
                                <w:rFonts w:ascii="Tahoma" w:eastAsia="Times New Roman" w:hAnsi="Tahoma" w:cs="Times New Roman"/>
                                <w:noProof/>
                                <w:spacing w:val="20"/>
                                <w:kern w:val="28"/>
                                <w:szCs w:val="40"/>
                              </w:rPr>
                            </w:pPr>
                            <w:bookmarkStart w:id="241" w:name="_Toc670035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5</w:t>
                            </w:r>
                            <w:r>
                              <w:fldChar w:fldCharType="end"/>
                            </w:r>
                            <w:r>
                              <w:t>: My reservation page</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" stroked="f">
                <v:textbox style="mso-fit-shape-to-text:t" inset="0,0,0,0">
                  <w:txbxContent>
                    <w:p w14:paraId="791A7AC9" w14:textId="67EC8A43" w:rsidR="00AF4BB6" w:rsidRPr="006D4830" w:rsidRDefault="00AF4BB6" w:rsidP="0054305A">
                      <w:pPr>
                        <w:pStyle w:val="Caption"/>
                        <w:jc w:val="center"/>
                        <w:rPr>
                          <w:rFonts w:ascii="Tahoma" w:eastAsia="Times New Roman" w:hAnsi="Tahoma" w:cs="Times New Roman"/>
                          <w:noProof/>
                          <w:spacing w:val="20"/>
                          <w:kern w:val="28"/>
                          <w:szCs w:val="40"/>
                        </w:rPr>
                      </w:pPr>
                      <w:bookmarkStart w:id="242" w:name="_Toc670035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5</w:t>
                      </w:r>
                      <w:r>
                        <w:fldChar w:fldCharType="end"/>
                      </w:r>
                      <w:r>
                        <w:t>: My reservation page</w:t>
                      </w:r>
                      <w:bookmarkEnd w:id="242"/>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03EE57FA" w:rsidR="00AF4BB6" w:rsidRPr="00935618" w:rsidRDefault="00AF4BB6" w:rsidP="0054305A">
                            <w:pPr>
                              <w:pStyle w:val="Caption"/>
                              <w:jc w:val="center"/>
                              <w:rPr>
                                <w:rFonts w:ascii="Tahoma" w:eastAsia="Times New Roman" w:hAnsi="Tahoma" w:cs="Times New Roman"/>
                                <w:noProof/>
                                <w:spacing w:val="20"/>
                                <w:kern w:val="28"/>
                                <w:szCs w:val="40"/>
                              </w:rPr>
                            </w:pPr>
                            <w:bookmarkStart w:id="243" w:name="_Toc670035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6</w:t>
                            </w:r>
                            <w:r>
                              <w:fldChar w:fldCharType="end"/>
                            </w:r>
                            <w:r>
                              <w:t>: Reservation page</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" stroked="f">
                <v:textbox style="mso-fit-shape-to-text:t" inset="0,0,0,0">
                  <w:txbxContent>
                    <w:p w14:paraId="06EFFB4A" w14:textId="03EE57FA" w:rsidR="00AF4BB6" w:rsidRPr="00935618" w:rsidRDefault="00AF4BB6" w:rsidP="0054305A">
                      <w:pPr>
                        <w:pStyle w:val="Caption"/>
                        <w:jc w:val="center"/>
                        <w:rPr>
                          <w:rFonts w:ascii="Tahoma" w:eastAsia="Times New Roman" w:hAnsi="Tahoma" w:cs="Times New Roman"/>
                          <w:noProof/>
                          <w:spacing w:val="20"/>
                          <w:kern w:val="28"/>
                          <w:szCs w:val="40"/>
                        </w:rPr>
                      </w:pPr>
                      <w:bookmarkStart w:id="244" w:name="_Toc670035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6</w:t>
                      </w:r>
                      <w:r>
                        <w:fldChar w:fldCharType="end"/>
                      </w:r>
                      <w:r>
                        <w:t>: Reservation page</w:t>
                      </w:r>
                      <w:bookmarkEnd w:id="244"/>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7151B0E0" w:rsidR="00AF4BB6" w:rsidRPr="00EE566B" w:rsidRDefault="00AF4BB6" w:rsidP="0054305A">
                            <w:pPr>
                              <w:pStyle w:val="Caption"/>
                              <w:jc w:val="center"/>
                              <w:rPr>
                                <w:rFonts w:ascii="Tahoma" w:eastAsia="Times New Roman" w:hAnsi="Tahoma" w:cs="Times New Roman"/>
                                <w:noProof/>
                                <w:spacing w:val="20"/>
                                <w:kern w:val="28"/>
                                <w:szCs w:val="40"/>
                              </w:rPr>
                            </w:pPr>
                            <w:bookmarkStart w:id="245" w:name="_Toc670035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7</w:t>
                            </w:r>
                            <w:r>
                              <w:fldChar w:fldCharType="end"/>
                            </w:r>
                            <w:r>
                              <w:t>: Zones page</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" stroked="f">
                <v:textbox style="mso-fit-shape-to-text:t" inset="0,0,0,0">
                  <w:txbxContent>
                    <w:p w14:paraId="3D00A44B" w14:textId="7151B0E0" w:rsidR="00AF4BB6" w:rsidRPr="00EE566B" w:rsidRDefault="00AF4BB6" w:rsidP="0054305A">
                      <w:pPr>
                        <w:pStyle w:val="Caption"/>
                        <w:jc w:val="center"/>
                        <w:rPr>
                          <w:rFonts w:ascii="Tahoma" w:eastAsia="Times New Roman" w:hAnsi="Tahoma" w:cs="Times New Roman"/>
                          <w:noProof/>
                          <w:spacing w:val="20"/>
                          <w:kern w:val="28"/>
                          <w:szCs w:val="40"/>
                        </w:rPr>
                      </w:pPr>
                      <w:bookmarkStart w:id="246" w:name="_Toc670035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7</w:t>
                      </w:r>
                      <w:r>
                        <w:fldChar w:fldCharType="end"/>
                      </w:r>
                      <w:r>
                        <w:t>: Zones page</w:t>
                      </w:r>
                      <w:bookmarkEnd w:id="246"/>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7"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50920B8D" w:rsidR="00AF4BB6" w:rsidRPr="00B909CC" w:rsidRDefault="00AF4BB6" w:rsidP="00071E3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8</w:t>
                            </w:r>
                            <w:r>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" stroked="f">
                <v:textbox style="mso-fit-shape-to-text:t" inset="0,0,0,0">
                  <w:txbxContent>
                    <w:p w14:paraId="4016342C" w14:textId="50920B8D" w:rsidR="00AF4BB6" w:rsidRPr="00B909CC" w:rsidRDefault="00AF4BB6" w:rsidP="00071E3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8</w:t>
                      </w:r>
                      <w:r>
                        <w:fldChar w:fldCharType="end"/>
                      </w:r>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2">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7"/>
    </w:p>
    <w:p w14:paraId="55B6400A" w14:textId="77777777" w:rsidR="0054305A" w:rsidRDefault="00A71D26" w:rsidP="0054305A">
      <w:pPr>
        <w:pStyle w:val="Jury"/>
        <w:keepNext/>
        <w:jc w:val="center"/>
      </w:pPr>
      <w:r>
        <w:rPr>
          <w:noProof/>
        </w:rPr>
        <w:lastRenderedPageBreak/>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3">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674F5B0D" w:rsidR="00D67050" w:rsidRDefault="0054305A" w:rsidP="0054305A">
      <w:pPr>
        <w:pStyle w:val="Caption"/>
        <w:jc w:val="center"/>
      </w:pPr>
      <w:bookmarkStart w:id="248" w:name="_Toc670035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49</w:t>
      </w:r>
      <w:r w:rsidR="00417519">
        <w:fldChar w:fldCharType="end"/>
      </w:r>
      <w:r>
        <w:t>: Login page</w:t>
      </w:r>
      <w:bookmarkEnd w:id="248"/>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4">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4CC267EF" w:rsidR="00C81B71" w:rsidRDefault="009F2347" w:rsidP="009F2347">
      <w:pPr>
        <w:pStyle w:val="Caption"/>
        <w:jc w:val="center"/>
      </w:pPr>
      <w:bookmarkStart w:id="249" w:name="_Toc670035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0</w:t>
      </w:r>
      <w:r w:rsidR="00417519">
        <w:fldChar w:fldCharType="end"/>
      </w:r>
      <w:r>
        <w:t>: Sign up page</w:t>
      </w:r>
      <w:bookmarkEnd w:id="249"/>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05B1E0E0" w:rsidR="00CC1A54" w:rsidRDefault="009F2347" w:rsidP="009F2347">
      <w:pPr>
        <w:pStyle w:val="Caption"/>
        <w:jc w:val="center"/>
      </w:pPr>
      <w:bookmarkStart w:id="250" w:name="_Toc670035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1</w:t>
      </w:r>
      <w:r w:rsidR="00417519">
        <w:fldChar w:fldCharType="end"/>
      </w:r>
      <w:r>
        <w:t>: Services page</w:t>
      </w:r>
      <w:bookmarkEnd w:id="250"/>
    </w:p>
    <w:p w14:paraId="6A921F5A" w14:textId="77777777" w:rsidR="009F2347" w:rsidRDefault="002331C7" w:rsidP="009F2347">
      <w:pPr>
        <w:pStyle w:val="Jury"/>
        <w:keepNext/>
        <w:jc w:val="center"/>
      </w:pPr>
      <w:r>
        <w:rPr>
          <w:noProof/>
        </w:rPr>
        <w:lastRenderedPageBreak/>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6">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284B233C" w:rsidR="002331C7" w:rsidRDefault="009F2347" w:rsidP="009F2347">
      <w:pPr>
        <w:pStyle w:val="Caption"/>
        <w:jc w:val="center"/>
      </w:pPr>
      <w:bookmarkStart w:id="251" w:name="_Toc6700360"/>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2</w:t>
      </w:r>
      <w:r w:rsidR="00417519">
        <w:fldChar w:fldCharType="end"/>
      </w:r>
      <w:r>
        <w:t>: Zones page</w:t>
      </w:r>
      <w:bookmarkEnd w:id="251"/>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7">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6990486D" w:rsidR="008F1BB4" w:rsidRDefault="009F2347" w:rsidP="009F2347">
      <w:pPr>
        <w:pStyle w:val="Caption"/>
        <w:jc w:val="center"/>
      </w:pPr>
      <w:bookmarkStart w:id="252" w:name="_Toc6700361"/>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3</w:t>
      </w:r>
      <w:r w:rsidR="00417519">
        <w:fldChar w:fldCharType="end"/>
      </w:r>
      <w:r>
        <w:t>: Check availability page</w:t>
      </w:r>
      <w:bookmarkEnd w:id="252"/>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2ED4D29" w:rsidR="009E3B0D" w:rsidRDefault="009F2347" w:rsidP="009F2347">
      <w:pPr>
        <w:pStyle w:val="Caption"/>
        <w:jc w:val="center"/>
      </w:pPr>
      <w:bookmarkStart w:id="253" w:name="_Toc6700362"/>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4</w:t>
      </w:r>
      <w:r w:rsidR="00417519">
        <w:fldChar w:fldCharType="end"/>
      </w:r>
      <w:r>
        <w:t>: Map page</w:t>
      </w:r>
      <w:bookmarkEnd w:id="253"/>
    </w:p>
    <w:p w14:paraId="6AAA00BF" w14:textId="77777777" w:rsidR="009F2347" w:rsidRDefault="001D4B49" w:rsidP="009F2347">
      <w:pPr>
        <w:pStyle w:val="Jury"/>
        <w:keepNext/>
        <w:jc w:val="center"/>
      </w:pPr>
      <w:r>
        <w:rPr>
          <w:noProof/>
        </w:rPr>
        <w:lastRenderedPageBreak/>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1BD23420" w:rsidR="003C5D4F" w:rsidRDefault="009F2347" w:rsidP="00972BCA">
      <w:pPr>
        <w:pStyle w:val="Caption"/>
        <w:jc w:val="center"/>
      </w:pPr>
      <w:bookmarkStart w:id="254" w:name="_Toc6700363"/>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5</w:t>
      </w:r>
      <w:r w:rsidR="00417519">
        <w:fldChar w:fldCharType="end"/>
      </w:r>
      <w:r>
        <w:t>: Reservation page</w:t>
      </w:r>
      <w:bookmarkEnd w:id="254"/>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40">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2088B6EB" w:rsidR="003C5D4F" w:rsidRPr="0085747A" w:rsidRDefault="00972BCA" w:rsidP="00972BCA">
      <w:pPr>
        <w:pStyle w:val="Caption"/>
        <w:jc w:val="center"/>
        <w:rPr>
          <w:rFonts w:eastAsia="Times New Roman"/>
        </w:rPr>
      </w:pPr>
      <w:bookmarkStart w:id="255" w:name="_Toc6700364"/>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6</w:t>
      </w:r>
      <w:r w:rsidR="00417519">
        <w:fldChar w:fldCharType="end"/>
      </w:r>
      <w:r>
        <w:t>: My reservation page</w:t>
      </w:r>
      <w:bookmarkEnd w:id="255"/>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6" w:name="_Toc6843418"/>
      <w:r w:rsidRPr="00037D4D">
        <w:rPr>
          <w:rFonts w:eastAsia="Times New Roman"/>
          <w:color w:val="2F5496" w:themeColor="accent1" w:themeShade="BF"/>
        </w:rPr>
        <w:t>Design pattern</w:t>
      </w:r>
      <w:bookmarkEnd w:id="256"/>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 xml:space="preserve">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w:t>
      </w:r>
      <w:r w:rsidRPr="00996E8C">
        <w:rPr>
          <w:color w:val="000000" w:themeColor="text1"/>
        </w:rPr>
        <w:lastRenderedPageBreak/>
        <w:t>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6B297584" w:rsidR="00AF4BB6" w:rsidRPr="009306B9" w:rsidRDefault="00AF4BB6" w:rsidP="00DA45B9">
                            <w:pPr>
                              <w:pStyle w:val="Caption"/>
                              <w:jc w:val="center"/>
                              <w:rPr>
                                <w:rFonts w:asciiTheme="majorBidi" w:eastAsiaTheme="minorHAnsi" w:hAnsiTheme="majorBidi" w:cstheme="majorBidi"/>
                                <w:noProof/>
                              </w:rPr>
                            </w:pPr>
                            <w:bookmarkStart w:id="257" w:name="_Toc670036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7</w:t>
                            </w:r>
                            <w:r>
                              <w:fldChar w:fldCharType="end"/>
                            </w:r>
                            <w:r>
                              <w:t>: MVC</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" stroked="f">
                <v:textbox style="mso-fit-shape-to-text:t" inset="0,0,0,0">
                  <w:txbxContent>
                    <w:p w14:paraId="3EDBD765" w14:textId="6B297584" w:rsidR="00AF4BB6" w:rsidRPr="009306B9" w:rsidRDefault="00AF4BB6" w:rsidP="00DA45B9">
                      <w:pPr>
                        <w:pStyle w:val="Caption"/>
                        <w:jc w:val="center"/>
                        <w:rPr>
                          <w:rFonts w:asciiTheme="majorBidi" w:eastAsiaTheme="minorHAnsi" w:hAnsiTheme="majorBidi" w:cstheme="majorBidi"/>
                          <w:noProof/>
                        </w:rPr>
                      </w:pPr>
                      <w:bookmarkStart w:id="258" w:name="_Toc670036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7</w:t>
                      </w:r>
                      <w:r>
                        <w:fldChar w:fldCharType="end"/>
                      </w:r>
                      <w:r>
                        <w:t>: MVC</w:t>
                      </w:r>
                      <w:bookmarkEnd w:id="258"/>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9" w:name="_Toc274166461"/>
    </w:p>
    <w:p w14:paraId="727CB0E2" w14:textId="7FB79686" w:rsidR="00AC6986" w:rsidRPr="00304A04" w:rsidRDefault="00AC6986" w:rsidP="00AC6986">
      <w:pPr>
        <w:pStyle w:val="Heading1"/>
        <w:numPr>
          <w:ilvl w:val="0"/>
          <w:numId w:val="1"/>
        </w:numPr>
        <w:spacing w:before="360" w:after="240"/>
      </w:pPr>
      <w:bookmarkStart w:id="260" w:name="_Toc277009099"/>
      <w:bookmarkStart w:id="261" w:name="_Toc1152108"/>
      <w:bookmarkStart w:id="262" w:name="_Toc6843419"/>
      <w:r w:rsidRPr="00304A04">
        <w:t>Implementation</w:t>
      </w:r>
      <w:bookmarkEnd w:id="260"/>
      <w:bookmarkEnd w:id="261"/>
      <w:bookmarkEnd w:id="262"/>
    </w:p>
    <w:p w14:paraId="75A214E1" w14:textId="66BFCA0C" w:rsidR="00D564B2" w:rsidRPr="00D564B2" w:rsidRDefault="00D564B2" w:rsidP="00D564B2">
      <w:pPr>
        <w:autoSpaceDE w:val="0"/>
        <w:autoSpaceDN w:val="0"/>
        <w:adjustRightInd w:val="0"/>
        <w:spacing w:after="0" w:line="240" w:lineRule="auto"/>
        <w:rPr>
          <w:rFonts w:ascii="AppleSystemUIFont" w:hAnsi="AppleSystemUIFont" w:cs="AppleSystemUIFont"/>
          <w:sz w:val="24"/>
          <w:szCs w:val="24"/>
        </w:rPr>
      </w:pPr>
      <w:bookmarkStart w:id="263" w:name="_Toc6843420"/>
      <w:r>
        <w:rPr>
          <w:rFonts w:ascii="AppleSystemUIFont" w:hAnsi="AppleSystemUIFont" w:cs="AppleSystemUIFont"/>
          <w:sz w:val="24"/>
          <w:szCs w:val="24"/>
        </w:rPr>
        <w:t xml:space="preserve">In this section, we provide the detailed implementation of </w:t>
      </w:r>
      <w:proofErr w:type="spellStart"/>
      <w:r>
        <w:rPr>
          <w:rFonts w:ascii="AppleSystemUIFont" w:hAnsi="AppleSystemUIFont" w:cs="AppleSystemUIFont"/>
          <w:sz w:val="24"/>
          <w:szCs w:val="24"/>
        </w:rPr>
        <w:t>ParQU</w:t>
      </w:r>
      <w:proofErr w:type="spellEnd"/>
      <w:r>
        <w:rPr>
          <w:rFonts w:ascii="AppleSystemUIFont" w:hAnsi="AppleSystemUIFont" w:cs="AppleSystemUIFont"/>
          <w:sz w:val="24"/>
          <w:szCs w:val="24"/>
        </w:rPr>
        <w:t xml:space="preserve"> services and features. First the Firebase connection setup and commands are explained from the hardware’s, application’s and website’s point of views. Afterwards, we explain the detailed steps of our implementation in each of these three part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r w:rsidRPr="00304A04">
        <w:rPr>
          <w:color w:val="2F5496" w:themeColor="accent1" w:themeShade="BF"/>
          <w:sz w:val="26"/>
          <w:szCs w:val="26"/>
          <w:shd w:val="clear" w:color="auto" w:fill="FFFFFF"/>
        </w:rPr>
        <w:t>Setting up Firebase database</w:t>
      </w:r>
      <w:bookmarkEnd w:id="263"/>
    </w:p>
    <w:p w14:paraId="11453826" w14:textId="77777777" w:rsidR="00D564B2" w:rsidRPr="00D564B2" w:rsidRDefault="00D564B2" w:rsidP="00D564B2">
      <w:pPr>
        <w:autoSpaceDE w:val="0"/>
        <w:autoSpaceDN w:val="0"/>
        <w:adjustRightInd w:val="0"/>
        <w:spacing w:after="0" w:line="240" w:lineRule="auto"/>
        <w:rPr>
          <w:rFonts w:cstheme="minorHAnsi"/>
        </w:rPr>
      </w:pPr>
      <w:r w:rsidRPr="00D564B2">
        <w:rPr>
          <w:rFonts w:cstheme="minorHAnsi"/>
        </w:rPr>
        <w:t xml:space="preserve">The first step in our implementation was to set up the firebase and to do that we first need to have a Firebase project in Firebase cloud. We have first created a Gmail account and then logged in to </w:t>
      </w:r>
      <w:r w:rsidRPr="00D564B2">
        <w:rPr>
          <w:rFonts w:cstheme="minorHAnsi"/>
        </w:rPr>
        <w:lastRenderedPageBreak/>
        <w:t>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4" w:name="_Toc6843421"/>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64"/>
    </w:p>
    <w:p w14:paraId="59F8355B" w14:textId="77777777" w:rsidR="00BD4BE6" w:rsidRDefault="00BD4BE6" w:rsidP="00BD4BE6">
      <w:pPr>
        <w:pStyle w:val="ListParagraph"/>
        <w:spacing w:line="240" w:lineRule="auto"/>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BD4BE6">
      <w:pPr>
        <w:pStyle w:val="ListParagraph"/>
        <w:spacing w:line="240" w:lineRule="auto"/>
        <w:ind w:left="0"/>
        <w:rPr>
          <w:rFonts w:cstheme="minorHAnsi"/>
        </w:rPr>
      </w:pPr>
      <w:r>
        <w:t xml:space="preserve">In order for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BD4BE6">
      <w:pPr>
        <w:pStyle w:val="ListParagraph"/>
        <w:spacing w:line="240" w:lineRule="auto"/>
        <w:ind w:left="0"/>
        <w:rPr>
          <w:rFonts w:cstheme="minorHAnsi"/>
          <w:u w:val="single"/>
        </w:rPr>
      </w:pPr>
      <w:r>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356C139E" w14:textId="6A8AD008" w:rsidR="00BD4BE6" w:rsidRDefault="00BD4BE6" w:rsidP="000A587E">
      <w:pPr>
        <w:spacing w:line="240" w:lineRule="auto"/>
        <w:contextualSpacing/>
        <w:rPr>
          <w:rFonts w:cstheme="minorHAnsi"/>
        </w:rPr>
      </w:pPr>
      <w:r w:rsidRPr="00F02491">
        <w:rPr>
          <w:rFonts w:cstheme="minorHAnsi"/>
        </w:rPr>
        <w:t xml:space="preserve">Afterwards, FirebaseArduino functions are used </w:t>
      </w:r>
      <w:r>
        <w:rPr>
          <w:rFonts w:cstheme="minorHAnsi"/>
        </w:rPr>
        <w:t>as follows</w:t>
      </w:r>
    </w:p>
    <w:p w14:paraId="6A5BB672" w14:textId="77777777" w:rsidR="000A587E" w:rsidRPr="00622CCC" w:rsidRDefault="000A587E" w:rsidP="000A587E">
      <w:pPr>
        <w:spacing w:line="240" w:lineRule="auto"/>
        <w:contextualSpacing/>
        <w:rPr>
          <w:rFonts w:cstheme="minorHAnsi"/>
        </w:rPr>
      </w:pPr>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w:t>
            </w:r>
            <w:proofErr w:type="spellStart"/>
            <w:r>
              <w:rPr>
                <w:rFonts w:cstheme="minorHAnsi"/>
              </w:rPr>
              <w:t>pathValue</w:t>
            </w:r>
            <w:proofErr w:type="spellEnd"/>
            <w:r>
              <w:rPr>
                <w:rFonts w:cstheme="minorHAnsi"/>
              </w:rPr>
              <w:t>,”</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65" w:name="_Toc6843422"/>
      <w:r w:rsidRPr="00087CAD">
        <w:rPr>
          <w:color w:val="2F5496" w:themeColor="accent1" w:themeShade="BF"/>
          <w:sz w:val="26"/>
          <w:szCs w:val="26"/>
        </w:rPr>
        <w:lastRenderedPageBreak/>
        <w:t>Connecting android application to firebase cloud</w:t>
      </w:r>
      <w:bookmarkEnd w:id="265"/>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0C1E6E89" w:rsidR="008510A6" w:rsidRPr="00D95490"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proofErr w:type="spellStart"/>
      <w:r w:rsidRPr="0041767E">
        <w:rPr>
          <w:rFonts w:cstheme="minorHAnsi"/>
        </w:rPr>
        <w:t>build.gradle</w:t>
      </w:r>
      <w:proofErr w:type="spellEnd"/>
      <w:r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Pr="00D95490">
        <w:rPr>
          <w:rFonts w:cstheme="minorHAnsi"/>
        </w:rPr>
        <w:t>:</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r w:rsidRPr="0041767E">
        <w:rPr>
          <w:rFonts w:asciiTheme="minorHAnsi" w:hAnsiTheme="minorHAnsi" w:cstheme="minorHAnsi"/>
          <w:b/>
          <w:bCs/>
          <w:color w:val="008000"/>
          <w:sz w:val="22"/>
          <w:szCs w:val="22"/>
        </w:rPr>
        <w:t>com.google.gms.google</w:t>
      </w:r>
      <w:proofErr w:type="spell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r w:rsidRPr="0041767E">
        <w:rPr>
          <w:rFonts w:cstheme="minorHAnsi"/>
        </w:rPr>
        <w:t>build.gradle</w:t>
      </w:r>
      <w:proofErr w:type="spellEnd"/>
      <w:r w:rsidRPr="0041767E">
        <w:rPr>
          <w:rFonts w:cstheme="minorHAnsi"/>
        </w:rPr>
        <w:t>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144DE4F0" w:rsidR="008C3BB7" w:rsidRDefault="008C3BB7" w:rsidP="008C3BB7">
      <w:pPr>
        <w:pStyle w:val="Caption"/>
        <w:keepNext/>
      </w:pPr>
      <w:bookmarkStart w:id="266" w:name="_Toc670044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BE1308">
        <w:t>Type of Listener used</w:t>
      </w:r>
      <w:bookmarkEnd w:id="266"/>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r w:rsidRPr="00186B8C">
              <w:rPr>
                <w:rFonts w:eastAsia="Times New Roman" w:cstheme="minorHAnsi"/>
                <w:color w:val="212121"/>
              </w:rPr>
              <w:t>onDataChange</w:t>
            </w:r>
            <w:proofErr w:type="spell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lastRenderedPageBreak/>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r w:rsidRPr="008647E1">
        <w:rPr>
          <w:rFonts w:cstheme="minorHAnsi"/>
          <w:color w:val="1E1E1E"/>
          <w:shd w:val="clear" w:color="auto" w:fill="FFFFFF"/>
        </w:rPr>
        <w:t>removeValue</w:t>
      </w:r>
      <w:proofErr w:type="spellEnd"/>
      <w:r w:rsidRPr="008647E1">
        <w:rPr>
          <w:rFonts w:cstheme="minorHAnsi"/>
          <w:color w:val="1E1E1E"/>
          <w:shd w:val="clear" w:color="auto" w:fill="FFFFFF"/>
        </w:rPr>
        <w:t>()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67" w:name="_Toc6843423"/>
      <w:r w:rsidRPr="00087CAD">
        <w:rPr>
          <w:color w:val="2F5496" w:themeColor="accent1" w:themeShade="BF"/>
          <w:sz w:val="26"/>
          <w:szCs w:val="26"/>
        </w:rPr>
        <w:t>Connecting the website to firebase cloud</w:t>
      </w:r>
      <w:bookmarkEnd w:id="267"/>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7E0860C9" w14:textId="6AE11C1A" w:rsidR="00F97DF2" w:rsidRPr="00EF68D3" w:rsidRDefault="00507652" w:rsidP="00EF68D3">
      <w:pPr>
        <w:pStyle w:val="ListParagraph"/>
        <w:numPr>
          <w:ilvl w:val="0"/>
          <w:numId w:val="24"/>
        </w:numPr>
        <w:shd w:val="clear" w:color="auto" w:fill="FFFFFF"/>
        <w:rPr>
          <w:rFonts w:cstheme="minorHAnsi"/>
        </w:rPr>
      </w:pPr>
      <w:r w:rsidRPr="009056EC">
        <w:rPr>
          <w:rFonts w:eastAsia="Times New Roman" w:cstheme="minorHAnsi"/>
          <w:color w:val="000000"/>
        </w:rPr>
        <w:t xml:space="preserve">After accomplishing steps above, </w:t>
      </w:r>
      <w:r w:rsidR="00C2165C">
        <w:rPr>
          <w:rFonts w:eastAsia="Times New Roman" w:cstheme="minorHAnsi"/>
          <w:color w:val="000000"/>
        </w:rPr>
        <w:t xml:space="preserve">we </w:t>
      </w:r>
      <w:r w:rsidR="00C973A2" w:rsidRPr="009056EC">
        <w:rPr>
          <w:rFonts w:cstheme="minorHAnsi"/>
        </w:rPr>
        <w:t>star</w:t>
      </w:r>
      <w:r w:rsidR="00C973A2">
        <w:rPr>
          <w:rFonts w:cstheme="minorHAnsi"/>
        </w:rPr>
        <w:t>ted</w:t>
      </w:r>
      <w:r w:rsidR="00C2165C">
        <w:rPr>
          <w:rFonts w:cstheme="minorHAnsi"/>
        </w:rPr>
        <w:t xml:space="preserve"> </w:t>
      </w:r>
      <w:r w:rsidRPr="009056EC">
        <w:rPr>
          <w:rFonts w:cstheme="minorHAnsi"/>
        </w:rPr>
        <w:t xml:space="preserve">with configuration steps by obtaining the config object. </w:t>
      </w:r>
      <w:r w:rsidR="00F97DF2" w:rsidRPr="00F97DF2">
        <w:rPr>
          <w:rFonts w:cstheme="minorHAnsi"/>
        </w:rPr>
        <w:t>Th</w:t>
      </w:r>
      <w:r w:rsidR="00C2165C">
        <w:rPr>
          <w:rFonts w:cstheme="minorHAnsi"/>
        </w:rPr>
        <w:t>e</w:t>
      </w:r>
      <w:r w:rsidR="00F97DF2" w:rsidRPr="00F97DF2">
        <w:rPr>
          <w:rFonts w:cstheme="minorHAnsi"/>
        </w:rPr>
        <w:t xml:space="preserve"> config object is unique identifiers for our Firebase project. </w:t>
      </w:r>
      <w:r w:rsidR="00C2165C">
        <w:rPr>
          <w:rFonts w:cstheme="minorHAnsi"/>
        </w:rPr>
        <w:t xml:space="preserve">In order to </w:t>
      </w:r>
      <w:r w:rsidR="000E4F5D" w:rsidRPr="00EF68D3">
        <w:rPr>
          <w:rFonts w:cstheme="minorHAnsi"/>
        </w:rPr>
        <w:t xml:space="preserve">get the </w:t>
      </w:r>
      <w:r w:rsidR="00DB4A42" w:rsidRPr="00EF68D3">
        <w:rPr>
          <w:rFonts w:cstheme="minorHAnsi"/>
        </w:rPr>
        <w:t>confi</w:t>
      </w:r>
      <w:r w:rsidR="000E4F5D" w:rsidRPr="00EF68D3">
        <w:rPr>
          <w:rFonts w:cstheme="minorHAnsi"/>
        </w:rPr>
        <w:t>g</w:t>
      </w:r>
      <w:r w:rsidR="00DB4A42" w:rsidRPr="00EF68D3">
        <w:rPr>
          <w:rFonts w:cstheme="minorHAnsi"/>
        </w:rPr>
        <w:t xml:space="preserve"> </w:t>
      </w:r>
      <w:r w:rsidR="00C2165C" w:rsidRPr="00EF68D3">
        <w:rPr>
          <w:rFonts w:cstheme="minorHAnsi"/>
        </w:rPr>
        <w:t>object,</w:t>
      </w:r>
      <w:r w:rsidR="00DB4A42" w:rsidRPr="00EF68D3">
        <w:rPr>
          <w:rFonts w:cstheme="minorHAnsi"/>
        </w:rPr>
        <w:t xml:space="preserve"> </w:t>
      </w:r>
      <w:r w:rsidR="00EF68D3">
        <w:rPr>
          <w:rFonts w:cstheme="minorHAnsi"/>
        </w:rPr>
        <w:t>we did the</w:t>
      </w:r>
      <w:r w:rsidR="00F97DF2" w:rsidRPr="00EF68D3">
        <w:rPr>
          <w:rFonts w:cstheme="minorHAnsi"/>
        </w:rPr>
        <w:t xml:space="preserve"> following steps:</w:t>
      </w:r>
    </w:p>
    <w:p w14:paraId="2275FC60" w14:textId="735343CF"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Choosing “Add Firebase to your web app”.</w:t>
      </w:r>
    </w:p>
    <w:p w14:paraId="10216AFA" w14:textId="38DBAD42" w:rsidR="00507652" w:rsidRDefault="00F97DF2" w:rsidP="00F97DF2">
      <w:pPr>
        <w:pStyle w:val="ListParagraph"/>
        <w:numPr>
          <w:ilvl w:val="0"/>
          <w:numId w:val="57"/>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proofErr w:type="spellStart"/>
      <w:r w:rsidRPr="00F97DF2">
        <w:rPr>
          <w:rFonts w:ascii="Courier New" w:hAnsi="Courier New" w:cs="Courier New"/>
          <w:b/>
          <w:bCs/>
          <w:color w:val="00B050"/>
        </w:rPr>
        <w:t>var</w:t>
      </w:r>
      <w:proofErr w:type="spellEnd"/>
      <w:r w:rsidRPr="00F97DF2">
        <w:rPr>
          <w:rFonts w:ascii="Courier New" w:hAnsi="Courier New" w:cs="Courier New"/>
          <w:b/>
          <w:bCs/>
          <w:color w:val="00B050"/>
        </w:rPr>
        <w:t xml:space="preserve">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piKey</w:t>
      </w:r>
      <w:proofErr w:type="spellEnd"/>
      <w:r w:rsidRPr="00F97DF2">
        <w:rPr>
          <w:rFonts w:ascii="Courier New" w:hAnsi="Courier New" w:cs="Courier New"/>
          <w:b/>
          <w:bCs/>
          <w:color w:val="00B050"/>
        </w:rPr>
        <w:t>: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uthDomain</w:t>
      </w:r>
      <w:proofErr w:type="spellEnd"/>
      <w:r w:rsidRPr="00F97DF2">
        <w:rPr>
          <w:rFonts w:ascii="Courier New" w:hAnsi="Courier New" w:cs="Courier New"/>
          <w:b/>
          <w:bCs/>
          <w:color w:val="00B050"/>
        </w:rPr>
        <w:t>: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databaseURL</w:t>
      </w:r>
      <w:proofErr w:type="spellEnd"/>
      <w:r w:rsidRPr="00F97DF2">
        <w:rPr>
          <w:rFonts w:ascii="Courier New" w:hAnsi="Courier New" w:cs="Courier New"/>
          <w:b/>
          <w:bCs/>
          <w:color w:val="00B050"/>
        </w:rPr>
        <w:t>: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projectId</w:t>
      </w:r>
      <w:proofErr w:type="spellEnd"/>
      <w:r w:rsidRPr="00F97DF2">
        <w:rPr>
          <w:rFonts w:ascii="Courier New" w:hAnsi="Courier New" w:cs="Courier New"/>
          <w:b/>
          <w:bCs/>
          <w:color w:val="00B050"/>
        </w:rPr>
        <w:t>: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storageBucket</w:t>
      </w:r>
      <w:proofErr w:type="spellEnd"/>
      <w:r w:rsidRPr="00F97DF2">
        <w:rPr>
          <w:rFonts w:ascii="Courier New" w:hAnsi="Courier New" w:cs="Courier New"/>
          <w:b/>
          <w:bCs/>
          <w:color w:val="00B050"/>
        </w:rPr>
        <w: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messagingSenderId</w:t>
      </w:r>
      <w:proofErr w:type="spellEnd"/>
      <w:r w:rsidRPr="00F97DF2">
        <w:rPr>
          <w:rFonts w:ascii="Courier New" w:hAnsi="Courier New" w:cs="Courier New"/>
          <w:b/>
          <w:bCs/>
          <w:color w:val="00B050"/>
        </w:rPr>
        <w:t>: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C2165C">
      <w:pPr>
        <w:pStyle w:val="ListParagraph"/>
        <w:numPr>
          <w:ilvl w:val="0"/>
          <w:numId w:val="58"/>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init</w:t>
      </w:r>
      <w:proofErr w:type="spellEnd"/>
    </w:p>
    <w:p w14:paraId="680D167F" w14:textId="77777777" w:rsidR="00C2165C" w:rsidRPr="00C2165C"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C2165C">
      <w:pPr>
        <w:pStyle w:val="ListParagraph"/>
        <w:numPr>
          <w:ilvl w:val="0"/>
          <w:numId w:val="58"/>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proofErr w:type="spellStart"/>
      <w:r w:rsidRPr="00986395">
        <w:rPr>
          <w:b/>
          <w:bCs/>
          <w:color w:val="00B050"/>
          <w:sz w:val="22"/>
          <w:szCs w:val="22"/>
        </w:rPr>
        <w:t>var</w:t>
      </w:r>
      <w:proofErr w:type="spellEnd"/>
      <w:r w:rsidRPr="00986395">
        <w:rPr>
          <w:b/>
          <w:bCs/>
          <w:color w:val="00B050"/>
          <w:sz w:val="22"/>
          <w:szCs w:val="22"/>
        </w:rPr>
        <w:t xml:space="preserve">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w:t>
      </w:r>
      <w:proofErr w:type="spellStart"/>
      <w:r w:rsidRPr="00986395">
        <w:rPr>
          <w:b/>
          <w:bCs/>
          <w:color w:val="00B050"/>
          <w:sz w:val="22"/>
          <w:szCs w:val="22"/>
        </w:rPr>
        <w:t>auth</w:t>
      </w:r>
      <w:proofErr w:type="spellEnd"/>
      <w:r w:rsidRPr="00986395">
        <w:rPr>
          <w:b/>
          <w:bCs/>
          <w:color w:val="00B050"/>
          <w:sz w:val="22"/>
          <w:szCs w:val="22"/>
        </w:rPr>
        <w:t>");</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proofErr w:type="spellStart"/>
      <w:r w:rsidRPr="00FF5279">
        <w:rPr>
          <w:b/>
          <w:bCs/>
          <w:color w:val="00B050"/>
          <w:sz w:val="22"/>
          <w:szCs w:val="22"/>
        </w:rPr>
        <w:t>firebase.initializeApp</w:t>
      </w:r>
      <w:proofErr w:type="spellEnd"/>
      <w:r w:rsidRPr="00FF5279">
        <w:rPr>
          <w:b/>
          <w:bCs/>
          <w:color w:val="00B050"/>
          <w:sz w:val="22"/>
          <w:szCs w:val="22"/>
        </w:rPr>
        <w:t>(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proofErr w:type="spellStart"/>
      <w:r w:rsidRPr="00FF5279">
        <w:rPr>
          <w:b/>
          <w:bCs/>
          <w:color w:val="00B050"/>
          <w:sz w:val="22"/>
          <w:szCs w:val="22"/>
        </w:rPr>
        <w:t>var</w:t>
      </w:r>
      <w:proofErr w:type="spellEnd"/>
      <w:r w:rsidRPr="00FF5279">
        <w:rPr>
          <w:b/>
          <w:bCs/>
          <w:color w:val="00B050"/>
          <w:sz w:val="22"/>
          <w:szCs w:val="22"/>
        </w:rPr>
        <w:t xml:space="preserve"> database = </w:t>
      </w:r>
      <w:proofErr w:type="spellStart"/>
      <w:r w:rsidRPr="00FF5279">
        <w:rPr>
          <w:b/>
          <w:bCs/>
          <w:color w:val="00B050"/>
          <w:sz w:val="22"/>
          <w:szCs w:val="22"/>
        </w:rPr>
        <w:t>firebase.database</w:t>
      </w:r>
      <w:proofErr w:type="spellEnd"/>
      <w:r w:rsidRPr="00FF5279">
        <w:rPr>
          <w:b/>
          <w:bCs/>
          <w:color w:val="00B050"/>
          <w:sz w:val="22"/>
          <w:szCs w:val="22"/>
        </w:rPr>
        <w:t>();</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08AA47E"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lastRenderedPageBreak/>
        <w:t>The following table illustrate the type of listener used to retrieve data:</w:t>
      </w:r>
    </w:p>
    <w:p w14:paraId="388DEEC9" w14:textId="172E6D12" w:rsidR="008C3BB7" w:rsidRDefault="008C3BB7" w:rsidP="008C3BB7">
      <w:pPr>
        <w:pStyle w:val="Caption"/>
        <w:keepNext/>
      </w:pPr>
      <w:bookmarkStart w:id="268" w:name="_Toc670044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97064A">
        <w:t>Type of event used</w:t>
      </w:r>
      <w:bookmarkEnd w:id="268"/>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r w:rsidRPr="00F41603">
        <w:rPr>
          <w:rFonts w:ascii="Courier New" w:hAnsi="Courier New" w:cs="Courier New"/>
          <w:b/>
          <w:bCs/>
        </w:rPr>
        <w:t>on()</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proofErr w:type="spellStart"/>
      <w:r w:rsidRPr="007D3366">
        <w:rPr>
          <w:rFonts w:ascii="Courier New" w:hAnsi="Courier New" w:cs="Courier New"/>
          <w:b/>
          <w:bCs/>
          <w:color w:val="00B050"/>
        </w:rPr>
        <w:t>db.ref</w:t>
      </w:r>
      <w:proofErr w:type="spell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once('value')</w:t>
      </w:r>
    </w:p>
    <w:p w14:paraId="00450D3E" w14:textId="758AC932"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then((</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proofErr w:type="spellStart"/>
      <w:r w:rsidRPr="00124C46">
        <w:rPr>
          <w:rFonts w:ascii="Courier New" w:hAnsi="Courier New" w:cs="Courier New"/>
          <w:b/>
          <w:bCs/>
          <w:color w:val="00B050"/>
        </w:rPr>
        <w:t>var</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newReserve</w:t>
      </w:r>
      <w:proofErr w:type="spellEnd"/>
      <w:r w:rsidRPr="00124C46">
        <w:rPr>
          <w:rFonts w:ascii="Courier New" w:hAnsi="Courier New" w:cs="Courier New"/>
          <w:b/>
          <w:bCs/>
          <w:color w:val="00B050"/>
        </w:rPr>
        <w:t xml:space="preserve"> = </w:t>
      </w:r>
      <w:proofErr w:type="spellStart"/>
      <w:r w:rsidRPr="00124C46">
        <w:rPr>
          <w:rFonts w:ascii="Courier New" w:hAnsi="Courier New" w:cs="Courier New"/>
          <w:b/>
          <w:bCs/>
          <w:color w:val="00B050"/>
        </w:rPr>
        <w:t>ref.push</w:t>
      </w:r>
      <w:proofErr w:type="spellEnd"/>
      <w:r w:rsidRPr="00124C46">
        <w:rPr>
          <w:rFonts w:ascii="Courier New" w:hAnsi="Courier New" w:cs="Courier New"/>
          <w:b/>
          <w:bCs/>
          <w:color w:val="00B050"/>
        </w:rPr>
        <w:t>();</w:t>
      </w:r>
      <w:r w:rsidRPr="00124C46">
        <w:rPr>
          <w:rFonts w:ascii="Courier New" w:hAnsi="Courier New" w:cs="Courier New"/>
          <w:b/>
          <w:bCs/>
          <w:color w:val="00B050"/>
        </w:rPr>
        <w:br/>
      </w:r>
      <w:proofErr w:type="spellStart"/>
      <w:r w:rsidRPr="00124C46">
        <w:rPr>
          <w:rFonts w:ascii="Courier New" w:hAnsi="Courier New" w:cs="Courier New"/>
          <w:b/>
          <w:bCs/>
          <w:color w:val="00B050"/>
        </w:rPr>
        <w:t>newReserve.set</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rPlate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plate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date: </w:t>
      </w:r>
      <w:proofErr w:type="spellStart"/>
      <w:r w:rsidRPr="00124C46">
        <w:rPr>
          <w:rFonts w:ascii="Courier New" w:hAnsi="Courier New" w:cs="Courier New"/>
          <w:b/>
          <w:bCs/>
          <w:color w:val="00B050"/>
        </w:rPr>
        <w:t>req.body.date</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zoneName</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q.body.zones</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extend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ncell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br/>
        <w:t>})</w:t>
      </w:r>
    </w:p>
    <w:p w14:paraId="4EBE334E" w14:textId="77777777" w:rsidR="00B7078E" w:rsidRPr="00EE3126" w:rsidRDefault="00B7078E"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69" w:name="_Toc6843424"/>
      <w:r>
        <w:rPr>
          <w:color w:val="2F5496" w:themeColor="accent1" w:themeShade="BF"/>
          <w:sz w:val="26"/>
          <w:szCs w:val="26"/>
        </w:rPr>
        <w:t xml:space="preserve">Software </w:t>
      </w:r>
      <w:r w:rsidR="0034327F" w:rsidRPr="00ED57A2">
        <w:rPr>
          <w:color w:val="2F5496" w:themeColor="accent1" w:themeShade="BF"/>
          <w:sz w:val="26"/>
          <w:szCs w:val="26"/>
        </w:rPr>
        <w:t>Tools</w:t>
      </w:r>
      <w:bookmarkEnd w:id="269"/>
      <w:r>
        <w:rPr>
          <w:color w:val="2F5496" w:themeColor="accent1" w:themeShade="BF"/>
          <w:sz w:val="26"/>
          <w:szCs w:val="26"/>
        </w:rPr>
        <w:t xml:space="preserve"> </w:t>
      </w:r>
    </w:p>
    <w:p w14:paraId="5E8FC368" w14:textId="1A057A4B" w:rsidR="0020651D" w:rsidRDefault="007D5103" w:rsidP="0020651D">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07C6A6B3" w:rsidR="002D7EE1" w:rsidRPr="00944313" w:rsidRDefault="002D7EE1" w:rsidP="0020651D">
      <w:pPr>
        <w:spacing w:line="240" w:lineRule="auto"/>
        <w:ind w:firstLine="360"/>
        <w:contextualSpacing/>
        <w:rPr>
          <w:rFonts w:cstheme="minorHAnsi"/>
          <w:highlight w:val="yellow"/>
        </w:rPr>
      </w:pPr>
      <w:r w:rsidRPr="00944313">
        <w:rPr>
          <w:rFonts w:cstheme="minorHAnsi"/>
          <w:highlight w:val="yellow"/>
        </w:rPr>
        <w:t xml:space="preserve">The main libraries </w:t>
      </w:r>
      <w:r>
        <w:rPr>
          <w:rFonts w:cstheme="minorHAnsi"/>
          <w:highlight w:val="yellow"/>
        </w:rPr>
        <w:t xml:space="preserve">used in </w:t>
      </w:r>
      <w:r w:rsidRPr="00944313">
        <w:rPr>
          <w:rFonts w:cstheme="minorHAnsi"/>
          <w:highlight w:val="yellow"/>
        </w:rPr>
        <w:t>the hardware implementation are:</w:t>
      </w:r>
    </w:p>
    <w:p w14:paraId="161953F1" w14:textId="77777777" w:rsidR="0020651D" w:rsidRPr="00944313" w:rsidRDefault="0020651D" w:rsidP="0020651D">
      <w:pPr>
        <w:pStyle w:val="Caption"/>
        <w:keepNext/>
        <w:rPr>
          <w:highlight w:val="yellow"/>
        </w:rPr>
      </w:pPr>
      <w:r w:rsidRPr="00944313">
        <w:rPr>
          <w:highlight w:val="yellow"/>
        </w:rPr>
        <w:t xml:space="preserve">Table </w:t>
      </w:r>
      <w:r>
        <w:rPr>
          <w:highlight w:val="yellow"/>
        </w:rPr>
        <w:fldChar w:fldCharType="begin"/>
      </w:r>
      <w:r>
        <w:rPr>
          <w:highlight w:val="yellow"/>
        </w:rPr>
        <w:instrText xml:space="preserve"> STYLEREF 1 \s </w:instrText>
      </w:r>
      <w:r>
        <w:rPr>
          <w:highlight w:val="yellow"/>
        </w:rPr>
        <w:fldChar w:fldCharType="separate"/>
      </w:r>
      <w:r>
        <w:rPr>
          <w:noProof/>
          <w:highlight w:val="yellow"/>
          <w:cs/>
        </w:rPr>
        <w:t>‎</w:t>
      </w:r>
      <w:r>
        <w:rPr>
          <w:noProof/>
          <w:highlight w:val="yellow"/>
        </w:rPr>
        <w:t>5</w:t>
      </w:r>
      <w:r>
        <w:rPr>
          <w:highlight w:val="yellow"/>
        </w:rPr>
        <w:fldChar w:fldCharType="end"/>
      </w:r>
      <w:r>
        <w:rPr>
          <w:highlight w:val="yellow"/>
        </w:rPr>
        <w:t>.</w:t>
      </w:r>
      <w:r>
        <w:rPr>
          <w:highlight w:val="yellow"/>
        </w:rPr>
        <w:fldChar w:fldCharType="begin"/>
      </w:r>
      <w:r>
        <w:rPr>
          <w:highlight w:val="yellow"/>
        </w:rPr>
        <w:instrText xml:space="preserve"> SEQ Table \* ARABIC \s 1 </w:instrText>
      </w:r>
      <w:r>
        <w:rPr>
          <w:highlight w:val="yellow"/>
        </w:rPr>
        <w:fldChar w:fldCharType="separate"/>
      </w:r>
      <w:r>
        <w:rPr>
          <w:noProof/>
          <w:highlight w:val="yellow"/>
        </w:rPr>
        <w:t>4</w:t>
      </w:r>
      <w:r>
        <w:rPr>
          <w:highlight w:val="yellow"/>
        </w:rPr>
        <w:fldChar w:fldCharType="end"/>
      </w:r>
      <w:r w:rsidRPr="00944313">
        <w:rPr>
          <w:highlight w:val="yellow"/>
        </w:rPr>
        <w:t>: Libraries used in hardware implementation</w:t>
      </w:r>
    </w:p>
    <w:tbl>
      <w:tblPr>
        <w:tblStyle w:val="LightGrid-Accent11"/>
        <w:tblW w:w="0" w:type="auto"/>
        <w:tblLook w:val="04A0" w:firstRow="1" w:lastRow="0" w:firstColumn="1" w:lastColumn="0" w:noHBand="0" w:noVBand="1"/>
      </w:tblPr>
      <w:tblGrid>
        <w:gridCol w:w="2154"/>
        <w:gridCol w:w="6852"/>
      </w:tblGrid>
      <w:tr w:rsidR="0020651D" w:rsidRPr="0094431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944313" w:rsidRDefault="0020651D" w:rsidP="00EA005D">
            <w:pPr>
              <w:contextualSpacing/>
              <w:rPr>
                <w:rFonts w:asciiTheme="minorHAnsi" w:hAnsiTheme="minorHAnsi" w:cstheme="minorHAnsi"/>
                <w:highlight w:val="yellow"/>
              </w:rPr>
            </w:pPr>
            <w:r w:rsidRPr="00944313">
              <w:rPr>
                <w:rFonts w:asciiTheme="minorHAnsi" w:hAnsiTheme="minorHAnsi" w:cstheme="minorHAnsi"/>
                <w:highlight w:val="yellow"/>
              </w:rPr>
              <w:t xml:space="preserve">Library name </w:t>
            </w:r>
          </w:p>
        </w:tc>
        <w:tc>
          <w:tcPr>
            <w:tcW w:w="6852" w:type="dxa"/>
          </w:tcPr>
          <w:p w14:paraId="32E502A2" w14:textId="77777777" w:rsidR="0020651D" w:rsidRPr="0094431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ghlight w:val="yellow"/>
              </w:rPr>
            </w:pPr>
            <w:r w:rsidRPr="00944313">
              <w:rPr>
                <w:rFonts w:asciiTheme="minorHAnsi" w:hAnsiTheme="minorHAnsi" w:cstheme="minorHAnsi"/>
                <w:highlight w:val="yellow"/>
              </w:rPr>
              <w:t>Description</w:t>
            </w:r>
          </w:p>
        </w:tc>
      </w:tr>
      <w:tr w:rsidR="0020651D" w:rsidRPr="0094431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944313" w:rsidRDefault="0020651D" w:rsidP="00EA005D">
            <w:pPr>
              <w:contextualSpacing/>
              <w:rPr>
                <w:rFonts w:asciiTheme="minorHAnsi" w:hAnsiTheme="minorHAnsi" w:cstheme="minorHAnsi"/>
                <w:b w:val="0"/>
                <w:bCs w:val="0"/>
                <w:highlight w:val="yellow"/>
              </w:rPr>
            </w:pPr>
            <w:proofErr w:type="spellStart"/>
            <w:r w:rsidRPr="00944313">
              <w:rPr>
                <w:rFonts w:asciiTheme="minorHAnsi" w:hAnsiTheme="minorHAnsi" w:cstheme="minorHAnsi"/>
                <w:b w:val="0"/>
                <w:bCs w:val="0"/>
                <w:highlight w:val="yellow"/>
              </w:rPr>
              <w:t>FirebaseArduino.h</w:t>
            </w:r>
            <w:proofErr w:type="spellEnd"/>
          </w:p>
        </w:tc>
        <w:tc>
          <w:tcPr>
            <w:tcW w:w="6852" w:type="dxa"/>
          </w:tcPr>
          <w:p w14:paraId="3FBDD9FD"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Explained in Firebase connection section</w:t>
            </w:r>
          </w:p>
        </w:tc>
      </w:tr>
      <w:tr w:rsidR="0020651D" w:rsidRPr="0094431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944313" w:rsidRDefault="0020651D" w:rsidP="00EA005D">
            <w:pPr>
              <w:contextualSpacing/>
              <w:rPr>
                <w:rFonts w:asciiTheme="minorHAnsi" w:hAnsiTheme="minorHAnsi" w:cstheme="minorHAnsi"/>
                <w:b w:val="0"/>
                <w:bCs w:val="0"/>
                <w:highlight w:val="yellow"/>
              </w:rPr>
            </w:pPr>
            <w:proofErr w:type="spellStart"/>
            <w:r w:rsidRPr="00944313">
              <w:rPr>
                <w:rFonts w:asciiTheme="minorHAnsi" w:hAnsiTheme="minorHAnsi" w:cstheme="minorHAnsi"/>
                <w:b w:val="0"/>
                <w:bCs w:val="0"/>
                <w:highlight w:val="yellow"/>
              </w:rPr>
              <w:t>SoftwareSerial.h</w:t>
            </w:r>
            <w:proofErr w:type="spellEnd"/>
          </w:p>
        </w:tc>
        <w:tc>
          <w:tcPr>
            <w:tcW w:w="6852" w:type="dxa"/>
          </w:tcPr>
          <w:p w14:paraId="2F4D4067"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Allows serial communication on digital pins using software. The </w:t>
            </w:r>
            <w:proofErr w:type="spellStart"/>
            <w:r w:rsidRPr="00944313">
              <w:rPr>
                <w:rFonts w:cstheme="minorHAnsi"/>
                <w:highlight w:val="yellow"/>
              </w:rPr>
              <w:t>SoftwareSerial</w:t>
            </w:r>
            <w:proofErr w:type="spellEnd"/>
            <w:r w:rsidRPr="00944313">
              <w:rPr>
                <w:rFonts w:cstheme="minorHAnsi"/>
                <w:highlight w:val="yellow"/>
              </w:rPr>
              <w:t xml:space="preserve"> gives the same functionalities as the hardware serial communication (pins 0 and 1). </w:t>
            </w:r>
          </w:p>
          <w:p w14:paraId="41AC8C2E"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The hardwired serial communication is restricted to one serial communication link and is always on pins 0 and 1. Even though we only use one serial communication link for each module, debugging can only </w:t>
            </w:r>
            <w:r w:rsidRPr="00944313">
              <w:rPr>
                <w:rFonts w:cstheme="minorHAnsi"/>
                <w:highlight w:val="yellow"/>
              </w:rPr>
              <w:lastRenderedPageBreak/>
              <w:t xml:space="preserve">be done through the hardware serial link. Hence, </w:t>
            </w:r>
            <w:proofErr w:type="spellStart"/>
            <w:r w:rsidRPr="00944313">
              <w:rPr>
                <w:rFonts w:cstheme="minorHAnsi"/>
                <w:highlight w:val="yellow"/>
              </w:rPr>
              <w:t>SoftwareSerial</w:t>
            </w:r>
            <w:proofErr w:type="spellEnd"/>
            <w:r w:rsidRPr="00944313">
              <w:rPr>
                <w:rFonts w:cstheme="minorHAnsi"/>
                <w:highlight w:val="yellow"/>
              </w:rPr>
              <w:t xml:space="preserve"> is added to allow us to debug on hardware serial whenever it is needed.</w:t>
            </w:r>
          </w:p>
          <w:p w14:paraId="138A959C"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p>
        </w:tc>
      </w:tr>
      <w:tr w:rsidR="0020651D" w:rsidRPr="0094431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944313" w:rsidRDefault="0020651D" w:rsidP="00EA005D">
            <w:pPr>
              <w:contextualSpacing/>
              <w:rPr>
                <w:rFonts w:asciiTheme="minorHAnsi" w:hAnsiTheme="minorHAnsi" w:cstheme="minorHAnsi"/>
                <w:b w:val="0"/>
                <w:bCs w:val="0"/>
                <w:highlight w:val="yellow"/>
                <w:u w:val="single"/>
              </w:rPr>
            </w:pPr>
            <w:r w:rsidRPr="00944313">
              <w:rPr>
                <w:rFonts w:asciiTheme="minorHAnsi" w:hAnsiTheme="minorHAnsi" w:cstheme="minorHAnsi"/>
                <w:b w:val="0"/>
                <w:bCs w:val="0"/>
                <w:highlight w:val="yellow"/>
                <w:u w:val="single"/>
              </w:rPr>
              <w:lastRenderedPageBreak/>
              <w:t>ArduinoJson.h</w:t>
            </w:r>
          </w:p>
          <w:p w14:paraId="252ABAF9" w14:textId="77777777" w:rsidR="0020651D" w:rsidRPr="00944313" w:rsidRDefault="0020651D" w:rsidP="00EA005D">
            <w:pPr>
              <w:contextualSpacing/>
              <w:rPr>
                <w:rFonts w:asciiTheme="minorHAnsi" w:hAnsiTheme="minorHAnsi" w:cstheme="minorHAnsi"/>
                <w:b w:val="0"/>
                <w:bCs w:val="0"/>
                <w:highlight w:val="yellow"/>
              </w:rPr>
            </w:pPr>
          </w:p>
        </w:tc>
        <w:tc>
          <w:tcPr>
            <w:tcW w:w="6852" w:type="dxa"/>
          </w:tcPr>
          <w:p w14:paraId="7353B074"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A C++ </w:t>
            </w:r>
            <w:proofErr w:type="spellStart"/>
            <w:r w:rsidRPr="00944313">
              <w:rPr>
                <w:rFonts w:cstheme="minorHAnsi"/>
                <w:highlight w:val="yellow"/>
              </w:rPr>
              <w:t>Json</w:t>
            </w:r>
            <w:proofErr w:type="spellEnd"/>
            <w:r w:rsidRPr="00944313">
              <w:rPr>
                <w:rFonts w:cstheme="minorHAnsi"/>
                <w:highlight w:val="yellow"/>
              </w:rPr>
              <w:t xml:space="preserve"> library for Arduino and Internet of Things (IoT). The library allows Arduino and </w:t>
            </w:r>
            <w:proofErr w:type="spellStart"/>
            <w:r w:rsidRPr="00944313">
              <w:rPr>
                <w:rFonts w:cstheme="minorHAnsi"/>
                <w:highlight w:val="yellow"/>
              </w:rPr>
              <w:t>NodeMCU</w:t>
            </w:r>
            <w:proofErr w:type="spellEnd"/>
            <w:r w:rsidRPr="00944313">
              <w:rPr>
                <w:rFonts w:cstheme="minorHAnsi"/>
                <w:highlight w:val="yellow"/>
              </w:rPr>
              <w:t xml:space="preserve"> to create JSON structured data (As explained in database schema 4.5.3).</w:t>
            </w:r>
          </w:p>
          <w:p w14:paraId="6CA555B6"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In our project, JSON data is used in:</w:t>
            </w:r>
          </w:p>
          <w:p w14:paraId="1DD625D3" w14:textId="77777777" w:rsidR="0020651D" w:rsidRPr="0094431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Send/Receive data in Serial with </w:t>
            </w:r>
            <w:proofErr w:type="spellStart"/>
            <w:r w:rsidRPr="00944313">
              <w:rPr>
                <w:rFonts w:cstheme="minorHAnsi"/>
                <w:highlight w:val="yellow"/>
              </w:rPr>
              <w:t>SoftwareSerial.h</w:t>
            </w:r>
            <w:proofErr w:type="spellEnd"/>
          </w:p>
          <w:p w14:paraId="3B75C91F" w14:textId="77777777" w:rsidR="0020651D" w:rsidRPr="0094431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Send/Receive data in Firebase with </w:t>
            </w:r>
            <w:proofErr w:type="spellStart"/>
            <w:r w:rsidRPr="00944313">
              <w:rPr>
                <w:rFonts w:cstheme="minorHAnsi"/>
                <w:highlight w:val="yellow"/>
              </w:rPr>
              <w:t>FirebaseArduino.h</w:t>
            </w:r>
            <w:proofErr w:type="spellEnd"/>
          </w:p>
          <w:p w14:paraId="30B19051"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944313" w:rsidRDefault="0020651D" w:rsidP="00EA005D">
            <w:pPr>
              <w:contextualSpacing/>
              <w:rPr>
                <w:rFonts w:asciiTheme="minorHAnsi" w:hAnsiTheme="minorHAnsi" w:cstheme="minorHAnsi"/>
                <w:b w:val="0"/>
                <w:bCs w:val="0"/>
                <w:highlight w:val="yellow"/>
                <w:u w:val="single"/>
              </w:rPr>
            </w:pPr>
            <w:proofErr w:type="spellStart"/>
            <w:r w:rsidRPr="00944313">
              <w:rPr>
                <w:rFonts w:asciiTheme="minorHAnsi" w:hAnsiTheme="minorHAnsi" w:cstheme="minorHAnsi"/>
                <w:b w:val="0"/>
                <w:bCs w:val="0"/>
                <w:highlight w:val="yellow"/>
                <w:u w:val="single"/>
              </w:rPr>
              <w:t>NTPClient.h</w:t>
            </w:r>
            <w:proofErr w:type="spellEnd"/>
          </w:p>
          <w:p w14:paraId="2BDE3129" w14:textId="77777777" w:rsidR="0020651D" w:rsidRPr="00944313" w:rsidRDefault="0020651D" w:rsidP="00EA005D">
            <w:pPr>
              <w:contextualSpacing/>
              <w:rPr>
                <w:rFonts w:asciiTheme="minorHAnsi" w:hAnsiTheme="minorHAnsi" w:cstheme="minorHAnsi"/>
                <w:b w:val="0"/>
                <w:bCs w:val="0"/>
                <w:highlight w:val="yellow"/>
              </w:rPr>
            </w:pPr>
          </w:p>
        </w:tc>
        <w:tc>
          <w:tcPr>
            <w:tcW w:w="6852" w:type="dxa"/>
          </w:tcPr>
          <w:p w14:paraId="0610BF13"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w:t>
            </w:r>
            <w:proofErr w:type="spellStart"/>
            <w:r w:rsidRPr="00944313">
              <w:rPr>
                <w:rFonts w:cstheme="minorHAnsi"/>
                <w:highlight w:val="yellow"/>
              </w:rPr>
              <w:t>NodeMCU</w:t>
            </w:r>
            <w:proofErr w:type="spellEnd"/>
            <w:r w:rsidRPr="00944313">
              <w:rPr>
                <w:rFonts w:cstheme="minorHAnsi"/>
                <w:highlight w:val="yellow"/>
              </w:rPr>
              <w:t>) contacts the NTP server</w:t>
            </w:r>
          </w:p>
          <w:p w14:paraId="603667F6"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gets the current UTC (time stamp) from NTP server</w:t>
            </w:r>
          </w:p>
          <w:p w14:paraId="223F2402"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944313">
              <w:rPr>
                <w:rFonts w:cstheme="minorHAnsi"/>
                <w:highlight w:val="yellow"/>
              </w:rPr>
              <w:t xml:space="preserve">Afterwards, certain functions in the library are called to get current time and date. For instance, </w:t>
            </w:r>
            <w:proofErr w:type="spellStart"/>
            <w:r w:rsidRPr="00944313">
              <w:rPr>
                <w:rFonts w:cstheme="minorHAnsi"/>
                <w:highlight w:val="yellow"/>
              </w:rPr>
              <w:t>getFormattedDate</w:t>
            </w:r>
            <w:proofErr w:type="spellEnd"/>
            <w:r w:rsidRPr="00944313">
              <w:rPr>
                <w:rFonts w:cstheme="minorHAnsi"/>
                <w:highlight w:val="yellow"/>
              </w:rPr>
              <w:t xml:space="preserve">(), </w:t>
            </w:r>
            <w:proofErr w:type="spellStart"/>
            <w:r w:rsidRPr="00944313">
              <w:rPr>
                <w:rFonts w:cstheme="minorHAnsi"/>
                <w:highlight w:val="yellow"/>
              </w:rPr>
              <w:t>getHours</w:t>
            </w:r>
            <w:proofErr w:type="spellEnd"/>
            <w:r w:rsidRPr="00944313">
              <w:rPr>
                <w:rFonts w:cstheme="minorHAnsi"/>
                <w:highlight w:val="yellow"/>
              </w:rPr>
              <w:t xml:space="preserve">(), </w:t>
            </w:r>
            <w:proofErr w:type="spellStart"/>
            <w:r w:rsidRPr="00944313">
              <w:rPr>
                <w:rFonts w:cstheme="minorHAnsi"/>
                <w:highlight w:val="yellow"/>
              </w:rPr>
              <w:t>getMinutes</w:t>
            </w:r>
            <w:proofErr w:type="spellEnd"/>
            <w:r w:rsidRPr="00944313">
              <w:rPr>
                <w:rFonts w:cstheme="minorHAnsi"/>
                <w:highlight w:val="yellow"/>
              </w:rPr>
              <w:t xml:space="preserve">(), </w:t>
            </w:r>
            <w:proofErr w:type="spellStart"/>
            <w:r w:rsidRPr="00944313">
              <w:rPr>
                <w:rFonts w:cstheme="minorHAnsi"/>
                <w:highlight w:val="yellow"/>
              </w:rPr>
              <w:t>getDay</w:t>
            </w:r>
            <w:proofErr w:type="spellEnd"/>
            <w:r w:rsidRPr="00944313">
              <w:rPr>
                <w:rFonts w:cstheme="minorHAnsi"/>
                <w:highlight w:val="yellow"/>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531992A1" w:rsidR="008C3BB7" w:rsidRDefault="008C3BB7" w:rsidP="008C3BB7">
      <w:pPr>
        <w:pStyle w:val="Caption"/>
        <w:keepNext/>
      </w:pPr>
      <w:bookmarkStart w:id="270" w:name="_Toc670044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5931CD">
        <w:t>Tools and frameworks used for website</w:t>
      </w:r>
      <w:bookmarkEnd w:id="270"/>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lastRenderedPageBreak/>
              <w:t xml:space="preserve">Node.js framework used to make the HTTP </w:t>
            </w:r>
            <w:r w:rsidRPr="006F1849">
              <w:rPr>
                <w:rFonts w:asciiTheme="minorHAnsi" w:hAnsiTheme="minorHAnsi" w:cstheme="minorHAnsi"/>
                <w:sz w:val="22"/>
                <w:szCs w:val="22"/>
              </w:rPr>
              <w:lastRenderedPageBreak/>
              <w:t>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lastRenderedPageBreak/>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r w:rsidRPr="006F1849">
              <w:rPr>
                <w:rFonts w:asciiTheme="minorHAnsi" w:hAnsiTheme="minorHAnsi" w:cstheme="minorHAnsi"/>
                <w:sz w:val="22"/>
                <w:szCs w:val="22"/>
              </w:rPr>
              <w:t>css,js</w:t>
            </w:r>
            <w:proofErr w:type="spell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3B19E59D" w:rsidR="007D5103" w:rsidRPr="00ED57A2" w:rsidRDefault="004D118B" w:rsidP="008F4D9B">
      <w:pPr>
        <w:pStyle w:val="Heading3"/>
        <w:numPr>
          <w:ilvl w:val="1"/>
          <w:numId w:val="26"/>
        </w:numPr>
        <w:ind w:left="450" w:hanging="450"/>
        <w:rPr>
          <w:color w:val="2F5496" w:themeColor="accent1" w:themeShade="BF"/>
          <w:sz w:val="26"/>
          <w:szCs w:val="26"/>
        </w:rPr>
      </w:pPr>
      <w:bookmarkStart w:id="271" w:name="_Toc684342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71"/>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310D98EC" w14:textId="77777777" w:rsidR="001400E8" w:rsidRPr="000C7CDD" w:rsidRDefault="001400E8" w:rsidP="0020651D">
      <w:pPr>
        <w:spacing w:line="240" w:lineRule="auto"/>
        <w:contextualSpacing/>
        <w:rPr>
          <w:rFonts w:cstheme="minorHAnsi"/>
        </w:rPr>
      </w:pPr>
    </w:p>
    <w:p w14:paraId="456481EF" w14:textId="70FB4933" w:rsidR="006E1210" w:rsidRPr="0020651D" w:rsidRDefault="0020651D" w:rsidP="0020651D">
      <w:pPr>
        <w:spacing w:line="240" w:lineRule="auto"/>
        <w:rPr>
          <w:rFonts w:cstheme="minorHAnsi"/>
          <w:i/>
          <w:iCs/>
          <w:u w:val="single"/>
        </w:rPr>
      </w:pPr>
      <w:r w:rsidRPr="00EA005D">
        <w:rPr>
          <w:rFonts w:cstheme="minorHAnsi"/>
          <w:i/>
          <w:iCs/>
          <w:highlight w:val="yellow"/>
          <w:u w:val="single"/>
        </w:rPr>
        <w:t xml:space="preserve">5.3.1. </w:t>
      </w:r>
      <w:r w:rsidR="006E1210" w:rsidRPr="00EA005D">
        <w:rPr>
          <w:rFonts w:cstheme="minorHAnsi"/>
          <w:i/>
          <w:iCs/>
          <w:highlight w:val="yellow"/>
          <w:u w:val="single"/>
        </w:rPr>
        <w:t>Reservation</w:t>
      </w:r>
      <w:r w:rsidR="006E1210" w:rsidRPr="0020651D">
        <w:rPr>
          <w:rFonts w:cstheme="minorHAnsi"/>
          <w:i/>
          <w:iCs/>
          <w:u w:val="single"/>
        </w:rPr>
        <w:t xml:space="preserve">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5151B8B0" w:rsidR="00AF4BB6" w:rsidRPr="00CA63EB" w:rsidRDefault="00AF4BB6" w:rsidP="00AC6986">
                            <w:pPr>
                              <w:pStyle w:val="Caption"/>
                              <w:rPr>
                                <w:rFonts w:eastAsiaTheme="minorHAnsi" w:cstheme="minorHAnsi"/>
                                <w:noProof/>
                              </w:rPr>
                            </w:pPr>
                            <w:bookmarkStart w:id="272" w:name="_Toc6700366"/>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746463">
                              <w:t>Schematic diagram for free reservation parking module</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" stroked="f">
                <v:textbox style="mso-fit-shape-to-text:t" inset="0,0,0,0">
                  <w:txbxContent>
                    <w:p w14:paraId="2D4D59BC" w14:textId="5151B8B0" w:rsidR="00AF4BB6" w:rsidRPr="00CA63EB" w:rsidRDefault="00AF4BB6" w:rsidP="00AC6986">
                      <w:pPr>
                        <w:pStyle w:val="Caption"/>
                        <w:rPr>
                          <w:rFonts w:eastAsiaTheme="minorHAnsi" w:cstheme="minorHAnsi"/>
                          <w:noProof/>
                        </w:rPr>
                      </w:pPr>
                      <w:bookmarkStart w:id="273" w:name="_Toc6700366"/>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746463">
                        <w:t>Schematic diagram for free reservation parking module</w:t>
                      </w:r>
                      <w:bookmarkEnd w:id="273"/>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9B38943"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 xml:space="preserve">oftware implementation of Arduino and </w:t>
      </w:r>
      <w:proofErr w:type="spellStart"/>
      <w:r w:rsidR="006E1210" w:rsidRPr="004D4834">
        <w:rPr>
          <w:rFonts w:cstheme="minorHAnsi"/>
        </w:rPr>
        <w:t>NodeMCU</w:t>
      </w:r>
      <w:proofErr w:type="spellEnd"/>
      <w:r w:rsidR="004D4834" w:rsidRPr="004D4834">
        <w:rPr>
          <w:rFonts w:cstheme="minorHAnsi"/>
        </w:rPr>
        <w:t xml:space="preserve"> </w:t>
      </w:r>
      <w:r w:rsidR="004D4834">
        <w:rPr>
          <w:rFonts w:cstheme="minorHAnsi"/>
        </w:rPr>
        <w:t>follows t</w:t>
      </w:r>
      <w:r w:rsidR="006E1210" w:rsidRPr="000C7CDD">
        <w:rPr>
          <w:rFonts w:cstheme="minorHAnsi"/>
        </w:rPr>
        <w:t xml:space="preserve">he system’s high level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 xml:space="preserve">a one-way flow starting from Arduino to </w:t>
      </w:r>
      <w:proofErr w:type="spellStart"/>
      <w:r w:rsidR="006E1210" w:rsidRPr="000C7CDD">
        <w:rPr>
          <w:rFonts w:cstheme="minorHAnsi"/>
        </w:rPr>
        <w:t>NodeMCU</w:t>
      </w:r>
      <w:proofErr w:type="spellEnd"/>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8615DF" id="_x0000_t32" coordsize="21600,21600" o:spt="32" o:oned="t" path="m,l21600,21600e" filled="f">
                <v:path arrowok="t" fillok="f" o:connecttype="none"/>
                <o:lock v:ext="edit" shapetype="t"/>
              </v:shapetype>
              <v:shape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&#13;&#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AF4BB6" w:rsidRDefault="00AF4BB6" w:rsidP="004E52D8">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" fillcolor="white [3201]" stroked="f" strokeweight=".5pt">
                <v:textbox>
                  <w:txbxContent>
                    <w:p w14:paraId="0CD2915B" w14:textId="77777777" w:rsidR="00AF4BB6" w:rsidRDefault="00AF4BB6" w:rsidP="004E52D8">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AF4BB6" w:rsidRDefault="00AF4BB6"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" fillcolor="white [3201]" stroked="f" strokeweight=".5pt">
                <v:textbox>
                  <w:txbxContent>
                    <w:p w14:paraId="3F892EBB" w14:textId="77777777" w:rsidR="00AF4BB6" w:rsidRDefault="00AF4BB6"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lastRenderedPageBreak/>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ArduinoJson.h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r w:rsidRPr="000C7CDD">
        <w:rPr>
          <w:rFonts w:cstheme="minorHAnsi"/>
        </w:rPr>
        <w:t>"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 xml:space="preserve">Element 2: </w:t>
      </w:r>
      <w:proofErr w:type="spellStart"/>
      <w:r w:rsidRPr="00073EE0">
        <w:rPr>
          <w:rFonts w:cstheme="minorHAnsi"/>
          <w:u w:val="single"/>
        </w:rPr>
        <w:t>NodeMCU</w:t>
      </w:r>
      <w:proofErr w:type="spellEnd"/>
    </w:p>
    <w:p w14:paraId="759B33F8" w14:textId="417CDEA2"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xml:space="preserve">, </w:t>
      </w:r>
      <w:proofErr w:type="spellStart"/>
      <w:r>
        <w:rPr>
          <w:rFonts w:cstheme="minorHAnsi"/>
        </w:rPr>
        <w:t>NodeMCU</w:t>
      </w:r>
      <w:proofErr w:type="spellEnd"/>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section 4).  T</w:t>
      </w:r>
      <w:r w:rsidR="005D114C">
        <w:rPr>
          <w:rFonts w:cstheme="minorHAnsi"/>
        </w:rPr>
        <w:t xml:space="preserve">he </w:t>
      </w:r>
      <w:proofErr w:type="spellStart"/>
      <w:r>
        <w:rPr>
          <w:rFonts w:cstheme="minorHAnsi"/>
        </w:rPr>
        <w:t>NodeMCU</w:t>
      </w:r>
      <w:proofErr w:type="spellEnd"/>
      <w:r>
        <w:rPr>
          <w:rFonts w:cstheme="minorHAnsi"/>
        </w:rPr>
        <w:t xml:space="preserve">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lastRenderedPageBreak/>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r w:rsidRPr="000C7CDD">
        <w:rPr>
          <w:rFonts w:cstheme="minorHAnsi"/>
        </w:rPr>
        <w:t>setString</w:t>
      </w:r>
      <w:proofErr w:type="spell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r w:rsidRPr="000C7CDD">
        <w:rPr>
          <w:rFonts w:cstheme="minorHAnsi"/>
        </w:rPr>
        <w:t>currentHourUpdated</w:t>
      </w:r>
      <w:proofErr w:type="spellEnd"/>
      <w:r w:rsidRPr="000C7CDD">
        <w:rPr>
          <w:rFonts w:cstheme="minorHAnsi"/>
        </w:rPr>
        <w:t xml:space="preserve">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629F2FC1" w:rsidR="006E1210" w:rsidRPr="00EA005D" w:rsidRDefault="00EA005D" w:rsidP="00EA005D">
      <w:pPr>
        <w:spacing w:line="240" w:lineRule="auto"/>
        <w:rPr>
          <w:rFonts w:cstheme="minorHAnsi"/>
          <w:i/>
          <w:iCs/>
          <w:u w:val="single"/>
        </w:rPr>
      </w:pPr>
      <w:r w:rsidRPr="00EA005D">
        <w:rPr>
          <w:rFonts w:cstheme="minorHAnsi"/>
          <w:i/>
          <w:iCs/>
          <w:highlight w:val="yellow"/>
          <w:u w:val="single"/>
        </w:rPr>
        <w:t xml:space="preserve">5.3.2 </w:t>
      </w:r>
      <w:r w:rsidR="006E1210" w:rsidRPr="00EA005D">
        <w:rPr>
          <w:rFonts w:cstheme="minorHAnsi"/>
          <w:i/>
          <w:iCs/>
          <w:highlight w:val="yellow"/>
          <w:u w:val="single"/>
        </w:rPr>
        <w:t>Reserved</w:t>
      </w:r>
      <w:r w:rsidR="006E1210" w:rsidRPr="00EA005D">
        <w:rPr>
          <w:rFonts w:cstheme="minorHAnsi"/>
          <w:i/>
          <w:iCs/>
          <w:u w:val="single"/>
        </w:rPr>
        <w:t xml:space="preserve">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lastRenderedPageBreak/>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5244A9FE" w:rsidR="006F024A" w:rsidRDefault="00AC6986" w:rsidP="00AC6986">
      <w:pPr>
        <w:pStyle w:val="Caption"/>
        <w:jc w:val="center"/>
      </w:pPr>
      <w:bookmarkStart w:id="274" w:name="_Toc670036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5</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w:t>
      </w:r>
      <w:r w:rsidR="00417519">
        <w:fldChar w:fldCharType="end"/>
      </w:r>
      <w:r>
        <w:t xml:space="preserve">: </w:t>
      </w:r>
      <w:r w:rsidRPr="00CD1E2C">
        <w:t>Schematic diagram for reserved parking module</w:t>
      </w:r>
      <w:bookmarkEnd w:id="274"/>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w:t>
      </w:r>
      <w:proofErr w:type="spellStart"/>
      <w:r w:rsidRPr="004D4834">
        <w:rPr>
          <w:rFonts w:cstheme="minorHAnsi"/>
        </w:rPr>
        <w:t>NodeMCU</w:t>
      </w:r>
      <w:proofErr w:type="spellEnd"/>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high level architecture in </w:t>
      </w:r>
      <w:r>
        <w:rPr>
          <w:rFonts w:cstheme="minorHAnsi"/>
          <w:highlight w:val="yellow"/>
        </w:rPr>
        <w:t>section 4.2</w:t>
      </w:r>
      <w:r>
        <w:rPr>
          <w:rFonts w:cstheme="minorHAnsi"/>
        </w:rPr>
        <w:t xml:space="preserve"> in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 xml:space="preserve">-way flow starting from Arduino to </w:t>
      </w:r>
      <w:proofErr w:type="spellStart"/>
      <w:r w:rsidRPr="000C7CDD">
        <w:rPr>
          <w:rFonts w:cstheme="minorHAnsi"/>
        </w:rPr>
        <w:t>NodeMCU</w:t>
      </w:r>
      <w:proofErr w:type="spellEnd"/>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AF4BB6" w:rsidRPr="00073EE0" w:rsidRDefault="00AF4BB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" filled="f" stroked="f">
                <v:textbox>
                  <w:txbxContent>
                    <w:p w14:paraId="27559420" w14:textId="548BA746" w:rsidR="00AF4BB6" w:rsidRPr="00073EE0" w:rsidRDefault="00AF4BB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AF4BB6" w:rsidRPr="00073EE0" w:rsidRDefault="00AF4BB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" filled="f" stroked="f">
                <v:textbox>
                  <w:txbxContent>
                    <w:p w14:paraId="5071383E" w14:textId="566775A7" w:rsidR="00AF4BB6" w:rsidRPr="00073EE0" w:rsidRDefault="00AF4BB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A709CA"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&#13;&#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AF4BB6" w:rsidRPr="00073EE0" w:rsidRDefault="00AF4BB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" filled="f" stroked="f">
                <v:textbox>
                  <w:txbxContent>
                    <w:p w14:paraId="5F417EAA" w14:textId="541EB52E" w:rsidR="00AF4BB6" w:rsidRPr="00073EE0" w:rsidRDefault="00AF4BB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13C94F"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&#13;&#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AF4BB6" w:rsidRDefault="00AF4BB6" w:rsidP="00F93675">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" fillcolor="white [3201]" stroked="f" strokeweight=".5pt">
                <v:textbox>
                  <w:txbxContent>
                    <w:p w14:paraId="084AC5D4" w14:textId="77777777" w:rsidR="00AF4BB6" w:rsidRDefault="00AF4BB6" w:rsidP="00F93675">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AF4BB6" w:rsidRDefault="00AF4BB6"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" fillcolor="white [3201]" stroked="f" strokeweight=".5pt">
                <v:textbox>
                  <w:txbxContent>
                    <w:p w14:paraId="43C74942" w14:textId="77777777" w:rsidR="00AF4BB6" w:rsidRDefault="00AF4BB6"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 xml:space="preserve">The first part of Arduino in the working flow is sending the scanned UID to </w:t>
      </w:r>
      <w:proofErr w:type="spellStart"/>
      <w:r>
        <w:rPr>
          <w:rFonts w:cstheme="minorHAnsi"/>
        </w:rPr>
        <w:t>NodeMCU</w:t>
      </w:r>
      <w:proofErr w:type="spellEnd"/>
      <w:r>
        <w:rPr>
          <w:rFonts w:cstheme="minorHAnsi"/>
        </w:rPr>
        <w:t>.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r w:rsidRPr="000C7CDD">
        <w:rPr>
          <w:rFonts w:cstheme="minorHAnsi"/>
        </w:rPr>
        <w:t>"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lastRenderedPageBreak/>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proofErr w:type="spellStart"/>
      <w:r>
        <w:rPr>
          <w:rFonts w:cstheme="minorHAnsi"/>
          <w:u w:val="single"/>
        </w:rPr>
        <w:t>NodeMCU</w:t>
      </w:r>
      <w:proofErr w:type="spellEnd"/>
      <w:r>
        <w:rPr>
          <w:rFonts w:cstheme="minorHAnsi"/>
          <w:u w:val="single"/>
        </w:rPr>
        <w:t xml:space="preserve"> </w:t>
      </w:r>
    </w:p>
    <w:p w14:paraId="7D0C4F77" w14:textId="37ABA583" w:rsidR="006E1210" w:rsidRPr="000C7CDD" w:rsidRDefault="00175B14" w:rsidP="00175B14">
      <w:pPr>
        <w:spacing w:line="240" w:lineRule="auto"/>
        <w:contextualSpacing/>
        <w:rPr>
          <w:rFonts w:cstheme="minorHAnsi"/>
        </w:rPr>
      </w:pPr>
      <w:proofErr w:type="spellStart"/>
      <w:r>
        <w:rPr>
          <w:rFonts w:cstheme="minorHAnsi"/>
        </w:rPr>
        <w:t>NodeMCU</w:t>
      </w:r>
      <w:proofErr w:type="spellEnd"/>
      <w:r>
        <w:rPr>
          <w:rFonts w:cstheme="minorHAnsi"/>
        </w:rPr>
        <w:t xml:space="preserve"> checks if the received UID has a valid reservation from Firebase. The </w:t>
      </w:r>
      <w:proofErr w:type="spellStart"/>
      <w:r>
        <w:rPr>
          <w:rFonts w:cstheme="minorHAnsi"/>
        </w:rPr>
        <w:t>NodeMCU’s</w:t>
      </w:r>
      <w:proofErr w:type="spellEnd"/>
      <w:r>
        <w:rPr>
          <w:rFonts w:cstheme="minorHAnsi"/>
        </w:rPr>
        <w:t xml:space="preserve">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lastRenderedPageBreak/>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 xml:space="preserve">The second part of Arduino receives a reply from </w:t>
      </w:r>
      <w:proofErr w:type="spellStart"/>
      <w:r>
        <w:rPr>
          <w:rFonts w:cstheme="minorHAnsi"/>
        </w:rPr>
        <w:t>NodeMCU</w:t>
      </w:r>
      <w:proofErr w:type="spellEnd"/>
      <w:r>
        <w:rPr>
          <w:rFonts w:cstheme="minorHAnsi"/>
        </w:rPr>
        <w:t xml:space="preserve">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368AA">
      <w:pPr>
        <w:pStyle w:val="Heading3"/>
        <w:numPr>
          <w:ilvl w:val="1"/>
          <w:numId w:val="26"/>
        </w:numPr>
        <w:ind w:left="270" w:hanging="270"/>
        <w:rPr>
          <w:color w:val="2F5496" w:themeColor="accent1" w:themeShade="BF"/>
          <w:sz w:val="26"/>
          <w:szCs w:val="26"/>
        </w:rPr>
      </w:pPr>
      <w:bookmarkStart w:id="275" w:name="_Toc6843427"/>
      <w:r w:rsidRPr="00ED57A2">
        <w:rPr>
          <w:color w:val="2F5496" w:themeColor="accent1" w:themeShade="BF"/>
          <w:sz w:val="26"/>
          <w:szCs w:val="26"/>
        </w:rPr>
        <w:t>Software implementation</w:t>
      </w:r>
      <w:bookmarkEnd w:id="275"/>
    </w:p>
    <w:p w14:paraId="2CAA7CF6" w14:textId="72191EB0" w:rsidR="005E24BB" w:rsidRPr="006F1849" w:rsidRDefault="005E24BB" w:rsidP="005E24BB">
      <w:r>
        <w:t>The software implementation consists of many services and feature. In this section, we are going to discuss the algorithm for each service.</w:t>
      </w:r>
      <w:r w:rsidR="00460F4F">
        <w:t xml:space="preserve"> </w:t>
      </w:r>
      <w:r w:rsidR="000B5B45" w:rsidRPr="00320BE2">
        <w:rPr>
          <w:highlight w:val="cyan"/>
        </w:rPr>
        <w:t>R</w:t>
      </w:r>
      <w:r w:rsidR="00460F4F" w:rsidRPr="00320BE2">
        <w:rPr>
          <w:highlight w:val="cyan"/>
        </w:rPr>
        <w:t>egardi</w:t>
      </w:r>
      <w:r w:rsidR="000B5B45" w:rsidRPr="00320BE2">
        <w:rPr>
          <w:highlight w:val="cyan"/>
        </w:rPr>
        <w:t>ng to the application and website design</w:t>
      </w:r>
      <w:r w:rsidR="00F46DC2" w:rsidRPr="00320BE2">
        <w:rPr>
          <w:highlight w:val="cyan"/>
        </w:rPr>
        <w:t>, all of the screenshots are provided in section 6.</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7B68AC79" w:rsidR="00CF03CB" w:rsidRPr="005969AE"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lastRenderedPageBreak/>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t>If reservation date == current date ( time need to be checked)</w:t>
      </w:r>
    </w:p>
    <w:p w14:paraId="42A9BDF9" w14:textId="358EF8AF" w:rsidR="005E24BB" w:rsidRDefault="005E24BB" w:rsidP="005E24BB">
      <w:pPr>
        <w:pStyle w:val="ListParagraph"/>
        <w:ind w:left="1440"/>
      </w:pPr>
      <w:r>
        <w:t>For each reservation check if (reservation plate number == user logged plate number &amp;&amp; status != “cancelled” &amp;&amp; status != “</w:t>
      </w:r>
      <w:proofErr w:type="spellStart"/>
      <w:r>
        <w:t>subcancelled</w:t>
      </w:r>
      <w:proofErr w:type="spellEnd"/>
      <w:r>
        <w:t>” &amp;&amp; current time &lt;= reservation start time)</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lastRenderedPageBreak/>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33A2A374" w14:textId="48C5CD81" w:rsidR="005B6F5E" w:rsidRPr="005B7D23" w:rsidRDefault="005E24BB" w:rsidP="005B7D23">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15D896DF" w:rsidR="005E24BB" w:rsidRPr="005B7D23"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2B7C4366" w:rsidR="00E927EB" w:rsidRPr="005B7D23"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lastRenderedPageBreak/>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5C7D31C2" w:rsidR="00AF4BB6" w:rsidRPr="00BF16AA" w:rsidRDefault="00AF4BB6" w:rsidP="00F0501B">
                            <w:pPr>
                              <w:pStyle w:val="Caption"/>
                              <w:jc w:val="center"/>
                              <w:rPr>
                                <w:rFonts w:eastAsiaTheme="minorHAnsi"/>
                                <w:noProof/>
                              </w:rPr>
                            </w:pPr>
                            <w:bookmarkStart w:id="276" w:name="_Toc6700368"/>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Hour object attribute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2"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" stroked="f">
                <v:textbox style="mso-fit-shape-to-text:t" inset="0,0,0,0">
                  <w:txbxContent>
                    <w:p w14:paraId="151AC192" w14:textId="5C7D31C2" w:rsidR="00AF4BB6" w:rsidRPr="00BF16AA" w:rsidRDefault="00AF4BB6" w:rsidP="00F0501B">
                      <w:pPr>
                        <w:pStyle w:val="Caption"/>
                        <w:jc w:val="center"/>
                        <w:rPr>
                          <w:rFonts w:eastAsiaTheme="minorHAnsi"/>
                          <w:noProof/>
                        </w:rPr>
                      </w:pPr>
                      <w:bookmarkStart w:id="277" w:name="_Toc6700368"/>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Hour object attributes</w:t>
                      </w:r>
                      <w:bookmarkEnd w:id="277"/>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w:lastRenderedPageBreak/>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AF4BB6" w:rsidRPr="004B4CEC" w:rsidRDefault="00AF4BB6"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3"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" stroked="f">
                <v:textbox style="mso-fit-shape-to-text:t" inset="0,0,0,0">
                  <w:txbxContent>
                    <w:p w14:paraId="4FAA6A78" w14:textId="5504CB09" w:rsidR="00AF4BB6" w:rsidRPr="004B4CEC" w:rsidRDefault="00AF4BB6"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AF4BB6" w:rsidRDefault="00AF4BB6"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84"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" adj="14179" fillcolor="white [3201]" strokecolor="black [3200]" strokeweight="1pt">
                <v:textbox>
                  <w:txbxContent>
                    <w:p w14:paraId="4EFE293B" w14:textId="77777777" w:rsidR="00AF4BB6" w:rsidRDefault="00AF4BB6"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AF4BB6" w:rsidRDefault="00AF4BB6"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5"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" adj="14242" fillcolor="white [3201]" strokecolor="black [3200]" strokeweight="1pt">
                <v:textbox>
                  <w:txbxContent>
                    <w:p w14:paraId="6968603D" w14:textId="77777777" w:rsidR="00AF4BB6" w:rsidRDefault="00AF4BB6"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AF4BB6" w:rsidRPr="002F2E39" w:rsidRDefault="00AF4BB6"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6"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" stroked="f">
                <v:textbox style="mso-fit-shape-to-text:t" inset="0,0,0,0">
                  <w:txbxContent>
                    <w:p w14:paraId="59588EB9" w14:textId="62309EE7" w:rsidR="00AF4BB6" w:rsidRPr="002F2E39" w:rsidRDefault="00AF4BB6"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AF4BB6" w:rsidRPr="002F2E39" w:rsidRDefault="00AF4BB6"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7"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" stroked="f">
                <v:textbox style="mso-fit-shape-to-text:t" inset="0,0,0,0">
                  <w:txbxContent>
                    <w:p w14:paraId="00965F88" w14:textId="003BC04C" w:rsidR="00AF4BB6" w:rsidRPr="002F2E39" w:rsidRDefault="00AF4BB6"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5E24BB">
        <w:t>MPAndroidChart</w:t>
      </w:r>
      <w:proofErr w:type="spellEnd"/>
      <w:r w:rsidR="00320BE2">
        <w:t xml:space="preserve"> </w:t>
      </w:r>
      <w:r w:rsidR="00320BE2" w:rsidRPr="00320BE2">
        <w:rPr>
          <w:highlight w:val="yellow"/>
        </w:rPr>
        <w:t>[20]</w:t>
      </w:r>
    </w:p>
    <w:p w14:paraId="2D391AE0" w14:textId="77777777" w:rsidR="005E24BB" w:rsidRPr="005E24BB" w:rsidRDefault="005E24BB" w:rsidP="001125F3">
      <w:pPr>
        <w:pStyle w:val="ListParagraph"/>
        <w:numPr>
          <w:ilvl w:val="0"/>
          <w:numId w:val="36"/>
        </w:numPr>
        <w:spacing w:after="160" w:line="259" w:lineRule="auto"/>
      </w:pPr>
      <w:r w:rsidRPr="005E24BB">
        <w:lastRenderedPageBreak/>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45CBD5C0" w:rsidR="005E24BB" w:rsidRP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78" w:name="_Toc6843428"/>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78"/>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r w:rsidRPr="00D4332A">
        <w:t>onStart</w:t>
      </w:r>
      <w:proofErr w:type="spellEnd"/>
      <w:r w:rsidRPr="00D4332A">
        <w:t xml:space="preserve">() and </w:t>
      </w:r>
      <w:proofErr w:type="spellStart"/>
      <w:r w:rsidRPr="00D4332A">
        <w:t>onStop</w:t>
      </w:r>
      <w:proofErr w:type="spellEnd"/>
      <w:r w:rsidRPr="00D4332A">
        <w:t xml:space="preserve">(). Whenever an activity starts, </w:t>
      </w:r>
      <w:proofErr w:type="spellStart"/>
      <w:r w:rsidRPr="00D4332A">
        <w:t>onStart</w:t>
      </w:r>
      <w:proofErr w:type="spell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r w:rsidRPr="00D4332A">
        <w:t>onStop</w:t>
      </w:r>
      <w:proofErr w:type="spell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3DEA3CD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lastRenderedPageBreak/>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279"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24025766" w14:textId="77777777" w:rsidR="000A587E" w:rsidRPr="000C6B12" w:rsidRDefault="000A587E" w:rsidP="000A587E">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FDF3D00" w14:textId="77777777" w:rsidR="000A587E" w:rsidRPr="009046EF" w:rsidRDefault="000A587E" w:rsidP="000A587E">
      <w:pPr>
        <w:rPr>
          <w:rFonts w:cstheme="minorHAnsi"/>
        </w:rPr>
      </w:pPr>
    </w:p>
    <w:p w14:paraId="57615C81" w14:textId="77777777" w:rsidR="006741ED" w:rsidRDefault="006741ED" w:rsidP="006741ED">
      <w:pPr>
        <w:pStyle w:val="Heading1"/>
        <w:numPr>
          <w:ilvl w:val="0"/>
          <w:numId w:val="26"/>
        </w:numPr>
        <w:spacing w:before="360" w:after="240"/>
        <w:ind w:left="360"/>
        <w:rPr>
          <w:highlight w:val="yellow"/>
        </w:rPr>
      </w:pPr>
      <w:bookmarkStart w:id="280" w:name="_Toc1152109"/>
      <w:bookmarkStart w:id="281" w:name="_Toc6843429"/>
      <w:r w:rsidRPr="00EF73E4">
        <w:rPr>
          <w:highlight w:val="yellow"/>
        </w:rPr>
        <w:t>Testing</w:t>
      </w:r>
      <w:bookmarkEnd w:id="280"/>
      <w:bookmarkEnd w:id="281"/>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lastRenderedPageBreak/>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2" w:name="_Toc6843430"/>
      <w:r w:rsidRPr="00EF73E4">
        <w:rPr>
          <w:color w:val="2F5496" w:themeColor="accent1" w:themeShade="BF"/>
        </w:rPr>
        <w:t>Black Box Testing</w:t>
      </w:r>
      <w:bookmarkEnd w:id="282"/>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3" w:name="_Toc6843431"/>
      <w:r w:rsidRPr="008A5CAD">
        <w:rPr>
          <w:color w:val="2F5496" w:themeColor="accent1" w:themeShade="BF"/>
          <w:sz w:val="26"/>
          <w:szCs w:val="26"/>
        </w:rPr>
        <w:t>Unit Testing</w:t>
      </w:r>
      <w:bookmarkEnd w:id="283"/>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53A47A98" w:rsidR="00AF4BB6" w:rsidRPr="00D410B3" w:rsidRDefault="00AF4BB6" w:rsidP="00DF791E">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w:t>
                                  </w:r>
                                  <w:r>
                                    <w:fldChar w:fldCharType="end"/>
                                  </w:r>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8"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" stroked="f">
                      <v:textbox style="mso-fit-shape-to-text:t" inset="0,0,0,0">
                        <w:txbxContent>
                          <w:p w14:paraId="1FF49497" w14:textId="53A47A98" w:rsidR="00AF4BB6" w:rsidRPr="00D410B3" w:rsidRDefault="00AF4BB6" w:rsidP="00DF791E">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w:t>
                            </w:r>
                            <w:r>
                              <w:fldChar w:fldCharType="end"/>
                            </w:r>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9"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3E4270F0" w:rsidR="00AF4BB6" w:rsidRPr="00E72A3A" w:rsidRDefault="00AF4BB6" w:rsidP="00BB6530">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9"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" stroked="f">
                      <v:textbox style="mso-fit-shape-to-text:t" inset="0,0,0,0">
                        <w:txbxContent>
                          <w:p w14:paraId="13A067CD" w14:textId="3E4270F0" w:rsidR="00AF4BB6" w:rsidRPr="00E72A3A" w:rsidRDefault="00AF4BB6" w:rsidP="00BB6530">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50"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8FB2041" w:rsidR="00AF4BB6" w:rsidRDefault="00AF4BB6" w:rsidP="006568F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0"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" stroked="f">
                      <v:textbox style="mso-fit-shape-to-text:t" inset="0,0,0,0">
                        <w:txbxContent>
                          <w:p w14:paraId="4795179E" w14:textId="08FB2041" w:rsidR="00AF4BB6" w:rsidRDefault="00AF4BB6" w:rsidP="006568F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595C629" w:rsidR="00AF4BB6" w:rsidRPr="007F0C07" w:rsidRDefault="00AF4BB6" w:rsidP="00322EDD">
                                  <w:pPr>
                                    <w:pStyle w:val="Caption"/>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4</w:t>
                                  </w:r>
                                  <w:r>
                                    <w:fldChar w:fldCharType="end"/>
                                  </w:r>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1"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" stroked="f">
                      <v:textbox style="mso-fit-shape-to-text:t" inset="0,0,0,0">
                        <w:txbxContent>
                          <w:p w14:paraId="00BC0E87" w14:textId="1595C629" w:rsidR="00AF4BB6" w:rsidRPr="007F0C07" w:rsidRDefault="00AF4BB6" w:rsidP="00322EDD">
                            <w:pPr>
                              <w:pStyle w:val="Caption"/>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4</w:t>
                            </w:r>
                            <w:r>
                              <w:fldChar w:fldCharType="end"/>
                            </w:r>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51"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52"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3"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lastRenderedPageBreak/>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261F1E83" w:rsidR="00AF4BB6" w:rsidRPr="001056A1" w:rsidRDefault="00AF4BB6" w:rsidP="009B559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5</w:t>
                                  </w:r>
                                  <w:r>
                                    <w:fldChar w:fldCharType="end"/>
                                  </w:r>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2"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" stroked="f">
                      <v:textbox style="mso-fit-shape-to-text:t" inset="0,0,0,0">
                        <w:txbxContent>
                          <w:p w14:paraId="68918EFC" w14:textId="261F1E83" w:rsidR="00AF4BB6" w:rsidRPr="001056A1" w:rsidRDefault="00AF4BB6" w:rsidP="009B559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5</w:t>
                            </w:r>
                            <w:r>
                              <w:fldChar w:fldCharType="end"/>
                            </w:r>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4"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AF4BB6" w:rsidRPr="00D62D5B" w:rsidRDefault="00AF4BB6"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3"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" filled="f" stroked="f">
                      <v:textbox>
                        <w:txbxContent>
                          <w:p w14:paraId="2D55FE68" w14:textId="77777777" w:rsidR="00AF4BB6" w:rsidRPr="00D62D5B" w:rsidRDefault="00AF4BB6" w:rsidP="006741ED">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AF4BB6" w:rsidRPr="00D62D5B" w:rsidRDefault="00AF4BB6"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4"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" filled="f" stroked="f">
                      <v:textbox>
                        <w:txbxContent>
                          <w:p w14:paraId="570DB312" w14:textId="77777777" w:rsidR="00AF4BB6" w:rsidRPr="00D62D5B" w:rsidRDefault="00AF4BB6"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6"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091B4191" w:rsidR="00AF4BB6" w:rsidRDefault="00AF4BB6" w:rsidP="00E8014F">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proofErr w:type="spellStart"/>
                                  <w:r>
                                    <w:t>Arduiino</w:t>
                                  </w:r>
                                  <w:proofErr w:type="spellEnd"/>
                                  <w:r>
                                    <w:t xml:space="preserve"> send status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5"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" stroked="f">
                      <v:textbox style="mso-fit-shape-to-text:t" inset="0,0,0,0">
                        <w:txbxContent>
                          <w:p w14:paraId="5256A91B" w14:textId="091B4191" w:rsidR="00AF4BB6" w:rsidRDefault="00AF4BB6" w:rsidP="00E8014F">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proofErr w:type="spellStart"/>
                            <w:r>
                              <w:t>Arduiino</w:t>
                            </w:r>
                            <w:proofErr w:type="spellEnd"/>
                            <w:r>
                              <w:t xml:space="preserve"> send status to </w:t>
                            </w:r>
                            <w:proofErr w:type="spellStart"/>
                            <w:r>
                              <w:t>NodeMCU</w:t>
                            </w:r>
                            <w:proofErr w:type="spellEnd"/>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579759F" w:rsidR="00AF4BB6" w:rsidRPr="001D6756" w:rsidRDefault="00AF4BB6" w:rsidP="00E8014F">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7</w:t>
                                  </w:r>
                                  <w:r>
                                    <w:fldChar w:fldCharType="end"/>
                                  </w:r>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6"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" stroked="f">
                      <v:textbox inset="0,0,0,0">
                        <w:txbxContent>
                          <w:p w14:paraId="47B2C31F" w14:textId="7579759F" w:rsidR="00AF4BB6" w:rsidRPr="001D6756" w:rsidRDefault="00AF4BB6" w:rsidP="00E8014F">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7</w:t>
                            </w:r>
                            <w:r>
                              <w:fldChar w:fldCharType="end"/>
                            </w:r>
                            <w:r>
                              <w:t>: Status updated in Firebase</w:t>
                            </w:r>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9041D"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7"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lastRenderedPageBreak/>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8"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5D8BE53F" w:rsidR="00AF4BB6" w:rsidRPr="00CA32CC" w:rsidRDefault="00AF4BB6" w:rsidP="00665F72">
                                  <w:pPr>
                                    <w:pStyle w:val="Caption"/>
                                    <w:rPr>
                                      <w:rFonts w:cstheme="minorHAnsi"/>
                                      <w:i/>
                                      <w:iCs/>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8</w:t>
                                  </w:r>
                                  <w:r>
                                    <w:fldChar w:fldCharType="end"/>
                                  </w:r>
                                  <w:r>
                                    <w:t>: Arduino get tag from RFID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7"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" stroked="f">
                      <v:textbox style="mso-fit-shape-to-text:t" inset="0,0,0,0">
                        <w:txbxContent>
                          <w:p w14:paraId="5D00C2F3" w14:textId="5D8BE53F" w:rsidR="00AF4BB6" w:rsidRPr="00CA32CC" w:rsidRDefault="00AF4BB6" w:rsidP="00665F72">
                            <w:pPr>
                              <w:pStyle w:val="Caption"/>
                              <w:rPr>
                                <w:rFonts w:cstheme="minorHAnsi"/>
                                <w:i/>
                                <w:iCs/>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8</w:t>
                            </w:r>
                            <w:r>
                              <w:fldChar w:fldCharType="end"/>
                            </w:r>
                            <w:r>
                              <w:t>: Arduino get tag from RFID Reader</w:t>
                            </w:r>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9"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50948E2D" w:rsidR="00AF4BB6" w:rsidRDefault="00AF4BB6" w:rsidP="00A67C31">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Arduino send tag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098"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" stroked="f">
                      <v:textbox inset="0,0,0,0">
                        <w:txbxContent>
                          <w:p w14:paraId="205BF143" w14:textId="50948E2D" w:rsidR="00AF4BB6" w:rsidRDefault="00AF4BB6" w:rsidP="00A67C31">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Arduino send tag to </w:t>
                            </w:r>
                            <w:proofErr w:type="spellStart"/>
                            <w:r>
                              <w:t>NodeMCU</w:t>
                            </w:r>
                            <w:proofErr w:type="spellEnd"/>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AF4BB6" w:rsidRPr="00D62D5B" w:rsidRDefault="00AF4BB6"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9"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" filled="f" stroked="f">
                      <v:textbox>
                        <w:txbxContent>
                          <w:p w14:paraId="439BAAD5" w14:textId="77777777" w:rsidR="00AF4BB6" w:rsidRPr="00D62D5B" w:rsidRDefault="00AF4BB6" w:rsidP="006741ED">
                            <w:pPr>
                              <w:rPr>
                                <w:sz w:val="18"/>
                                <w:szCs w:val="18"/>
                              </w:rPr>
                            </w:pPr>
                            <w:proofErr w:type="spellStart"/>
                            <w:r>
                              <w:rPr>
                                <w:sz w:val="18"/>
                                <w:szCs w:val="18"/>
                              </w:rPr>
                              <w:t>NodeMCU</w:t>
                            </w:r>
                            <w:proofErr w:type="spellEnd"/>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AF4BB6" w:rsidRPr="00D62D5B" w:rsidRDefault="00AF4BB6"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0"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" filled="f" stroked="f">
                      <v:textbox>
                        <w:txbxContent>
                          <w:p w14:paraId="45F5796E" w14:textId="77777777" w:rsidR="00AF4BB6" w:rsidRPr="00D62D5B" w:rsidRDefault="00AF4BB6"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60"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552C382E" w:rsidR="00AF4BB6" w:rsidRPr="007044B5" w:rsidRDefault="00AF4BB6"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0</w:t>
                                  </w:r>
                                  <w:r>
                                    <w:fldChar w:fldCharType="end"/>
                                  </w:r>
                                  <w:r>
                                    <w:t>: Check if there is reser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1"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" stroked="f">
                      <v:textbox inset="0,0,0,0">
                        <w:txbxContent>
                          <w:p w14:paraId="139FF201" w14:textId="552C382E" w:rsidR="00AF4BB6" w:rsidRPr="007044B5" w:rsidRDefault="00AF4BB6"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0</w:t>
                            </w:r>
                            <w:r>
                              <w:fldChar w:fldCharType="end"/>
                            </w:r>
                            <w:r>
                              <w:t>: Check if there is reservation</w:t>
                            </w:r>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61"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62"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4" w:name="_Toc6843432"/>
      <w:r w:rsidRPr="00201A59">
        <w:rPr>
          <w:color w:val="2F5496" w:themeColor="accent1" w:themeShade="BF"/>
          <w:sz w:val="26"/>
          <w:szCs w:val="26"/>
        </w:rPr>
        <w:t>Integration Testing</w:t>
      </w:r>
      <w:bookmarkEnd w:id="284"/>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75E5EA2" w14:textId="7707732D" w:rsidR="00D85A73" w:rsidRDefault="006741ED" w:rsidP="00D85A73">
      <w:pPr>
        <w:rPr>
          <w:rFonts w:cstheme="minorHAnsi"/>
        </w:rPr>
      </w:pPr>
      <w:r w:rsidRPr="00FB706A">
        <w:rPr>
          <w:rFonts w:cstheme="minorHAnsi"/>
        </w:rPr>
        <w:lastRenderedPageBreak/>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r w:rsidR="00D85A73">
        <w:rPr>
          <w:rFonts w:cstheme="minorHAnsi"/>
        </w:rPr>
        <w:t xml:space="preserve"> </w:t>
      </w:r>
      <w:r w:rsidR="00D85A73" w:rsidRPr="000B0092">
        <w:rPr>
          <w:rFonts w:cstheme="minorHAnsi"/>
          <w:highlight w:val="yellow"/>
        </w:rPr>
        <w:t>Figure 6.x</w:t>
      </w:r>
      <w:r w:rsidR="00D85A73">
        <w:rPr>
          <w:rFonts w:cstheme="minorHAnsi"/>
        </w:rPr>
        <w:t xml:space="preserve"> illustrates the whole system after integration through the availability percentage in Reservation Free Parking module. As explained in section 4, our prototype implements four parking spots, therefore each parking spot holds 25% availability.</w:t>
      </w:r>
    </w:p>
    <w:p w14:paraId="1A613AA1" w14:textId="7777777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AF4BB6" w:rsidRDefault="00AF4BB6"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2"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" fillcolor="#555 [2160]" strokecolor="black [3200]" strokeweight=".5pt">
                <v:fill color2="#313131 [2608]" rotate="t" colors="0 #9b9b9b;.5 #8e8e8e;1 #797979" focus="100%" type="gradient">
                  <o:fill v:ext="view" type="gradientUnscaled"/>
                </v:fill>
                <v:textbox>
                  <w:txbxContent>
                    <w:p w14:paraId="06701102" w14:textId="77777777" w:rsidR="00AF4BB6" w:rsidRDefault="00AF4BB6"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163">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164"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AF4BB6" w:rsidRDefault="00AF4BB6"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3"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" fillcolor="#555 [2160]" strokecolor="black [3200]" strokeweight=".5pt">
                <v:fill color2="#313131 [2608]" rotate="t" colors="0 #9b9b9b;.5 #8e8e8e;1 #797979" focus="100%" type="gradient">
                  <o:fill v:ext="view" type="gradientUnscaled"/>
                </v:fill>
                <v:textbox>
                  <w:txbxContent>
                    <w:p w14:paraId="5677AB22" w14:textId="77777777" w:rsidR="00AF4BB6" w:rsidRDefault="00AF4BB6"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B7D15F"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&#13;&#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D7CFE4"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&#13;&#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AF4BB6" w:rsidRDefault="00AF4BB6"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4"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" fillcolor="#555 [2160]" strokecolor="black [3200]" strokeweight=".5pt">
                <v:fill color2="#313131 [2608]" rotate="t" colors="0 #9b9b9b;.5 #8e8e8e;1 #797979" focus="100%" type="gradient">
                  <o:fill v:ext="view" type="gradientUnscaled"/>
                </v:fill>
                <v:textbox>
                  <w:txbxContent>
                    <w:p w14:paraId="6DB7BAFD" w14:textId="77777777" w:rsidR="00AF4BB6" w:rsidRDefault="00AF4BB6"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13C2AFCC">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165"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77777777" w:rsidR="00D85A73" w:rsidRDefault="00D85A73" w:rsidP="00D85A73">
      <w:pPr>
        <w:pStyle w:val="ListParagraph"/>
        <w:spacing w:after="0" w:line="240" w:lineRule="auto"/>
        <w:ind w:left="360"/>
        <w:rPr>
          <w:rFonts w:cstheme="minorHAnsi"/>
          <w:b/>
          <w:bCs/>
        </w:rPr>
      </w:pPr>
    </w:p>
    <w:p w14:paraId="0F54416C" w14:textId="0225FD38" w:rsidR="00D85A73" w:rsidRDefault="00D85A73" w:rsidP="00D85A73">
      <w:pPr>
        <w:rPr>
          <w:rFonts w:cstheme="minorHAnsi"/>
        </w:rPr>
      </w:pP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lastRenderedPageBreak/>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final results, and the detailed test is provided in the </w:t>
      </w:r>
      <w:r w:rsidRPr="00DB39FA">
        <w:rPr>
          <w:rFonts w:cstheme="minorHAnsi"/>
          <w:highlight w:val="yellow"/>
        </w:rPr>
        <w:t>appendix.</w:t>
      </w:r>
    </w:p>
    <w:p w14:paraId="1F78B6E1" w14:textId="30F482D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proofErr w:type="spellStart"/>
      <w:r w:rsidRPr="00713C29">
        <w:t>NodeMCU</w:t>
      </w:r>
      <w:proofErr w:type="spellEnd"/>
      <w:r w:rsidRPr="00713C29">
        <w:t xml:space="preserve">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final results, and the detailed test is provided in the </w:t>
      </w:r>
      <w:r w:rsidRPr="00DB39FA">
        <w:rPr>
          <w:rFonts w:cstheme="minorHAnsi"/>
          <w:highlight w:val="yellow"/>
        </w:rPr>
        <w:t>appendix.</w:t>
      </w:r>
    </w:p>
    <w:p w14:paraId="03255511" w14:textId="4781082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lastRenderedPageBreak/>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14:paraId="43F2D13F" w14:textId="7E80AEA4" w:rsidR="006741ED" w:rsidRPr="00DB39FA" w:rsidRDefault="00C02E1C" w:rsidP="00C02E1C">
      <w:pPr>
        <w:pStyle w:val="Caption"/>
        <w:jc w:val="center"/>
        <w:rPr>
          <w:rFonts w:cstheme="minorHAnsi"/>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7</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1</w:t>
      </w:r>
      <w:r w:rsidR="00417519">
        <w:fldChar w:fldCharType="end"/>
      </w:r>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06649E8"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lastRenderedPageBreak/>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76A308D7" w:rsidR="006741ED" w:rsidRPr="00BE68C7" w:rsidRDefault="00C02E1C" w:rsidP="00C02E1C">
      <w:pPr>
        <w:pStyle w:val="Caption"/>
        <w:jc w:val="center"/>
        <w:rPr>
          <w:rFonts w:cstheme="minorHAnsi"/>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7</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2</w:t>
      </w:r>
      <w:r w:rsidR="00417519">
        <w:fldChar w:fldCharType="end"/>
      </w:r>
      <w:r>
        <w:t xml:space="preserve">: Website </w:t>
      </w:r>
      <w:r w:rsidRPr="00D25A35">
        <w:t>Connection Time to Firebase Database</w:t>
      </w:r>
    </w:p>
    <w:p w14:paraId="64263356" w14:textId="24D8554D"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Pr>
          <w:highlight w:val="yellow"/>
        </w:rPr>
        <w:t>Table</w:t>
      </w:r>
      <w:r w:rsidRPr="00B25CB8">
        <w:rPr>
          <w:highlight w:val="yellow"/>
        </w:rPr>
        <w:t xml:space="preserve"> 6.x</w:t>
      </w:r>
      <w:r>
        <w:t xml:space="preserve">, it is clear </w:t>
      </w:r>
      <w:r w:rsidRPr="001670F4">
        <w:t>that</w:t>
      </w:r>
      <w:r>
        <w:t xml:space="preserve"> the</w:t>
      </w:r>
      <w:r w:rsidRPr="001670F4">
        <w:t xml:space="preserve"> time is directly proportional to the number of bytes.</w:t>
      </w:r>
      <w:r>
        <w:t xml:space="preserve"> Moreover</w:t>
      </w:r>
      <w:r w:rsidRPr="001670F4">
        <w:t>, the website needed more time to fetch data compared to the application</w:t>
      </w:r>
      <w:r>
        <w:t xml:space="preserve"> and </w:t>
      </w:r>
      <w:proofErr w:type="spellStart"/>
      <w:r>
        <w:t>NodeMCU</w:t>
      </w:r>
      <w:proofErr w:type="spellEnd"/>
      <w:r w:rsidRPr="001670F4">
        <w:t xml:space="preserve">. This delay in response time may </w:t>
      </w:r>
      <w:r>
        <w:t>be due</w:t>
      </w:r>
      <w:r w:rsidRPr="001670F4">
        <w:t xml:space="preserve"> to some factors, one of them is the server location. By using</w:t>
      </w:r>
      <w:r>
        <w:t xml:space="preserve"> </w:t>
      </w:r>
      <w:hyperlink r:id="rId168" w:history="1">
        <w:r w:rsidRPr="009367DC">
          <w:rPr>
            <w:rStyle w:val="Hyperlink"/>
            <w:highlight w:val="green"/>
          </w:rPr>
          <w:t>iplocation.net</w:t>
        </w:r>
      </w:hyperlink>
      <w:r>
        <w:rPr>
          <w:rStyle w:val="Hyperlink"/>
          <w:highlight w:val="green"/>
        </w:rPr>
        <w:t>,</w:t>
      </w:r>
      <w:r>
        <w:rPr>
          <w:highlight w:val="yellow"/>
        </w:rPr>
        <w:t xml:space="preserve"> </w:t>
      </w:r>
      <w:r>
        <w:t xml:space="preserve">a service </w:t>
      </w:r>
      <w:r>
        <w:rPr>
          <w:highlight w:val="yellow"/>
        </w:rPr>
        <w:t>for finding the geolocation of the server IP address</w:t>
      </w:r>
      <w:r w:rsidRPr="001670F4">
        <w:t>, we found that the server location based on its IP is located in United States (</w:t>
      </w:r>
      <w:r w:rsidRPr="001670F4">
        <w:rPr>
          <w:highlight w:val="yellow"/>
        </w:rPr>
        <w:t>see figure XX)</w:t>
      </w:r>
      <w:r>
        <w:t>.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280A4B15" w:rsidR="006741ED" w:rsidRPr="00BE68C7" w:rsidRDefault="00680333" w:rsidP="00680333">
      <w:pPr>
        <w:pStyle w:val="Caption"/>
        <w:jc w:val="cente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7</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3</w:t>
      </w:r>
      <w:r w:rsidR="00417519">
        <w:fldChar w:fldCharType="end"/>
      </w:r>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5" w:name="_Toc6843433"/>
      <w:r w:rsidRPr="00F12774">
        <w:rPr>
          <w:color w:val="2F5496" w:themeColor="accent1" w:themeShade="BF"/>
          <w:sz w:val="26"/>
          <w:szCs w:val="26"/>
        </w:rPr>
        <w:t>System Testing</w:t>
      </w:r>
      <w:bookmarkEnd w:id="285"/>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3CA20C20" w:rsidR="00E54500" w:rsidRDefault="00E54500" w:rsidP="00E54500">
      <w:pPr>
        <w:pStyle w:val="Caption"/>
        <w:keepNext/>
        <w:ind w:firstLine="36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lastRenderedPageBreak/>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6FBC28E9" w:rsidR="008D6B0B" w:rsidRDefault="008D6B0B" w:rsidP="008D6B0B">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77777777" w:rsidR="002351B9" w:rsidRDefault="002351B9" w:rsidP="003E5585"/>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600"/>
        <w:gridCol w:w="4140"/>
      </w:tblGrid>
      <w:tr w:rsidR="002351B9" w14:paraId="55D408D0" w14:textId="65B888A3" w:rsidTr="007601D7">
        <w:tc>
          <w:tcPr>
            <w:tcW w:w="3600" w:type="dxa"/>
            <w:shd w:val="clear" w:color="auto" w:fill="FFFFFF" w:themeFill="background1"/>
          </w:tcPr>
          <w:p w14:paraId="2C2434A4" w14:textId="77777777" w:rsidR="002351B9" w:rsidRDefault="002351B9" w:rsidP="003E5585"/>
          <w:p w14:paraId="1649644B" w14:textId="02452E98" w:rsidR="002351B9" w:rsidRDefault="002351B9" w:rsidP="002351B9">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C6A97">
              <w:t>Sign-up 0</w:t>
            </w:r>
            <w:r>
              <w:t>2</w:t>
            </w:r>
            <w:r w:rsidRPr="003C6A97">
              <w:t xml:space="preserve"> application screenshots</w:t>
            </w:r>
          </w:p>
          <w:tbl>
            <w:tblPr>
              <w:tblStyle w:val="TableGrid"/>
              <w:tblpPr w:leftFromText="180" w:rightFromText="180" w:vertAnchor="text" w:horzAnchor="page" w:tblpX="681" w:tblpY="-36"/>
              <w:tblOverlap w:val="never"/>
              <w:tblW w:w="0" w:type="auto"/>
              <w:tblLook w:val="04A0" w:firstRow="1" w:lastRow="0" w:firstColumn="1" w:lastColumn="0" w:noHBand="0" w:noVBand="1"/>
            </w:tblPr>
            <w:tblGrid>
              <w:gridCol w:w="3374"/>
            </w:tblGrid>
            <w:tr w:rsidR="002351B9" w14:paraId="7EBABCC9" w14:textId="77777777" w:rsidTr="002351B9">
              <w:trPr>
                <w:trHeight w:val="410"/>
              </w:trPr>
              <w:tc>
                <w:tcPr>
                  <w:tcW w:w="3374" w:type="dxa"/>
                </w:tcPr>
                <w:p w14:paraId="2B0BCCC0" w14:textId="77777777" w:rsidR="002351B9" w:rsidRDefault="002351B9" w:rsidP="00CD3318">
                  <w:pPr>
                    <w:rPr>
                      <w:rFonts w:cs="Times New Roman"/>
                    </w:rPr>
                  </w:pPr>
                  <w:r w:rsidRPr="00ED69AB">
                    <w:t>Sign-up</w:t>
                  </w:r>
                  <w:r w:rsidRPr="00ED69AB">
                    <w:rPr>
                      <w:rFonts w:cstheme="majorBidi"/>
                    </w:rPr>
                    <w:t xml:space="preserve"> 0</w:t>
                  </w:r>
                  <w:r>
                    <w:rPr>
                      <w:rFonts w:cstheme="majorBidi"/>
                    </w:rPr>
                    <w:t>2</w:t>
                  </w:r>
                </w:p>
              </w:tc>
            </w:tr>
            <w:tr w:rsidR="002351B9" w14:paraId="7FFFEFD4" w14:textId="77777777" w:rsidTr="002351B9">
              <w:trPr>
                <w:trHeight w:val="4545"/>
              </w:trPr>
              <w:tc>
                <w:tcPr>
                  <w:tcW w:w="3374" w:type="dxa"/>
                </w:tcPr>
                <w:p w14:paraId="5CE95F75" w14:textId="77777777" w:rsidR="002351B9" w:rsidRDefault="002351B9" w:rsidP="00CD3318">
                  <w:pPr>
                    <w:jc w:val="center"/>
                    <w:rPr>
                      <w:rFonts w:cs="Times New Roman"/>
                    </w:rPr>
                  </w:pPr>
                  <w:r>
                    <w:rPr>
                      <w:rFonts w:cs="Times New Roman"/>
                    </w:rPr>
                    <w:t xml:space="preserve">   </w:t>
                  </w:r>
                  <w:r>
                    <w:rPr>
                      <w:noProof/>
                    </w:rPr>
                    <w:drawing>
                      <wp:inline distT="0" distB="0" distL="0" distR="0" wp14:anchorId="18A0A08A" wp14:editId="653B7FCF">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FB4CAC6" w14:textId="3BCFC0CC" w:rsidR="002351B9" w:rsidRDefault="002351B9" w:rsidP="003E5585"/>
        </w:tc>
        <w:tc>
          <w:tcPr>
            <w:tcW w:w="4140" w:type="dxa"/>
            <w:shd w:val="clear" w:color="auto" w:fill="FFFFFF" w:themeFill="background1"/>
          </w:tcPr>
          <w:p w14:paraId="7149D28E" w14:textId="77777777" w:rsidR="002351B9" w:rsidRDefault="002351B9" w:rsidP="002351B9">
            <w:pPr>
              <w:pStyle w:val="Caption"/>
              <w:keepNext/>
              <w:spacing w:after="0"/>
            </w:pPr>
          </w:p>
          <w:p w14:paraId="6DF9A576" w14:textId="2E4CF9EE" w:rsidR="002351B9" w:rsidRDefault="002351B9" w:rsidP="002351B9">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364BF0">
              <w:t>Sign-up 0</w:t>
            </w:r>
            <w:r>
              <w:t>3</w:t>
            </w:r>
            <w:r w:rsidRPr="00364BF0">
              <w:t xml:space="preserve"> application screenshots</w:t>
            </w:r>
          </w:p>
          <w:tbl>
            <w:tblPr>
              <w:tblStyle w:val="TableGrid"/>
              <w:tblpPr w:leftFromText="180" w:rightFromText="180" w:vertAnchor="text" w:horzAnchor="margin" w:tblpY="234"/>
              <w:tblOverlap w:val="never"/>
              <w:tblW w:w="0" w:type="auto"/>
              <w:tblLook w:val="04A0" w:firstRow="1" w:lastRow="0" w:firstColumn="1" w:lastColumn="0" w:noHBand="0" w:noVBand="1"/>
            </w:tblPr>
            <w:tblGrid>
              <w:gridCol w:w="3354"/>
            </w:tblGrid>
            <w:tr w:rsidR="007601D7" w14:paraId="3348FB7B" w14:textId="77777777" w:rsidTr="007601D7">
              <w:trPr>
                <w:trHeight w:val="319"/>
              </w:trPr>
              <w:tc>
                <w:tcPr>
                  <w:tcW w:w="3354" w:type="dxa"/>
                </w:tcPr>
                <w:p w14:paraId="0A888AFE" w14:textId="77777777" w:rsidR="007601D7" w:rsidRDefault="007601D7" w:rsidP="007601D7">
                  <w:pPr>
                    <w:rPr>
                      <w:rFonts w:cs="Times New Roman"/>
                    </w:rPr>
                  </w:pPr>
                  <w:r w:rsidRPr="00ED69AB">
                    <w:t>Sign-up</w:t>
                  </w:r>
                  <w:r w:rsidRPr="00ED69AB">
                    <w:rPr>
                      <w:rFonts w:cstheme="majorBidi"/>
                    </w:rPr>
                    <w:t xml:space="preserve"> 03</w:t>
                  </w:r>
                </w:p>
              </w:tc>
            </w:tr>
            <w:tr w:rsidR="007601D7" w14:paraId="01B3A4EC" w14:textId="77777777" w:rsidTr="007601D7">
              <w:trPr>
                <w:trHeight w:val="4643"/>
              </w:trPr>
              <w:tc>
                <w:tcPr>
                  <w:tcW w:w="3354" w:type="dxa"/>
                </w:tcPr>
                <w:p w14:paraId="11E462EC" w14:textId="77777777" w:rsidR="007601D7" w:rsidRDefault="007601D7" w:rsidP="007601D7">
                  <w:pPr>
                    <w:jc w:val="center"/>
                    <w:rPr>
                      <w:rFonts w:cs="Times New Roman"/>
                    </w:rPr>
                  </w:pPr>
                  <w:r>
                    <w:rPr>
                      <w:noProof/>
                    </w:rPr>
                    <w:drawing>
                      <wp:inline distT="0" distB="0" distL="0" distR="0" wp14:anchorId="63CA9327" wp14:editId="6D7C1975">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6CB1381B" w14:textId="77777777" w:rsidR="002351B9" w:rsidRDefault="002351B9" w:rsidP="002351B9"/>
          <w:p w14:paraId="735EC71B" w14:textId="67922563" w:rsidR="002351B9" w:rsidRPr="002351B9" w:rsidRDefault="002351B9" w:rsidP="002351B9"/>
        </w:tc>
      </w:tr>
    </w:tbl>
    <w:p w14:paraId="4D4C7127" w14:textId="723D9DD0" w:rsidR="00CC1746" w:rsidRPr="00CC1746" w:rsidRDefault="00454693" w:rsidP="009B0873">
      <w:pPr>
        <w:pStyle w:val="Caption"/>
        <w:keepNext/>
        <w:spacing w:after="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8</w:t>
      </w:r>
      <w:r w:rsidR="009E1364">
        <w:fldChar w:fldCharType="end"/>
      </w:r>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9B087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46C72F1C" w:rsidR="00454693" w:rsidRDefault="00454693" w:rsidP="00454693">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9</w:t>
      </w:r>
      <w:r w:rsidR="009E1364">
        <w:fldChar w:fldCharType="end"/>
      </w:r>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60CCA8A8" w:rsidR="00D62684" w:rsidRDefault="00D62684" w:rsidP="00D62684">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0</w:t>
      </w:r>
      <w:r w:rsidR="009E1364">
        <w:fldChar w:fldCharType="end"/>
      </w:r>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1E01C6" w14:textId="77777777" w:rsidR="006741ED" w:rsidRPr="00ED69AB" w:rsidRDefault="006741ED" w:rsidP="00157AC9">
      <w:pPr>
        <w:pStyle w:val="ListParagraph"/>
        <w:numPr>
          <w:ilvl w:val="0"/>
          <w:numId w:val="46"/>
        </w:numPr>
      </w:pPr>
      <w:r w:rsidRPr="00ED69AB">
        <w:t>Sign-in:</w:t>
      </w:r>
    </w:p>
    <w:p w14:paraId="18FA99A9" w14:textId="20BF3F12"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1</w:t>
      </w:r>
      <w:r w:rsidR="009E1364">
        <w:fldChar w:fldCharType="end"/>
      </w:r>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732201FD" w14:textId="3583E296" w:rsidR="009E1364" w:rsidRDefault="009E1364" w:rsidP="009E1364">
      <w:pPr>
        <w:pStyle w:val="Caption"/>
        <w:keepNext/>
      </w:pPr>
      <w:r>
        <w:t xml:space="preserve">Tabl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B40C28">
        <w:t>Sign-in 01 application screenshots</w:t>
      </w:r>
    </w:p>
    <w:tbl>
      <w:tblPr>
        <w:tblStyle w:val="TableGrid"/>
        <w:tblpPr w:leftFromText="180" w:rightFromText="180" w:vertAnchor="text" w:horzAnchor="page" w:tblpX="2121" w:tblpY="232"/>
        <w:tblOverlap w:val="never"/>
        <w:tblW w:w="0" w:type="auto"/>
        <w:tblLook w:val="04A0" w:firstRow="1" w:lastRow="0" w:firstColumn="1" w:lastColumn="0" w:noHBand="0" w:noVBand="1"/>
      </w:tblPr>
      <w:tblGrid>
        <w:gridCol w:w="3482"/>
      </w:tblGrid>
      <w:tr w:rsidR="009B0873" w14:paraId="4F6B14D9" w14:textId="77777777" w:rsidTr="009B0873">
        <w:trPr>
          <w:trHeight w:val="444"/>
        </w:trPr>
        <w:tc>
          <w:tcPr>
            <w:tcW w:w="3482" w:type="dxa"/>
          </w:tcPr>
          <w:p w14:paraId="5D7E4006" w14:textId="77777777" w:rsidR="009B0873" w:rsidRDefault="009B0873" w:rsidP="009B0873">
            <w:pPr>
              <w:rPr>
                <w:rFonts w:cs="Times New Roman"/>
              </w:rPr>
            </w:pPr>
            <w:r w:rsidRPr="00ED69AB">
              <w:t>Sign-in</w:t>
            </w:r>
            <w:r w:rsidRPr="00ED69AB">
              <w:rPr>
                <w:rFonts w:cstheme="majorBidi"/>
              </w:rPr>
              <w:t xml:space="preserve"> 01</w:t>
            </w:r>
          </w:p>
        </w:tc>
      </w:tr>
      <w:tr w:rsidR="009B0873" w14:paraId="0D0D3F68" w14:textId="77777777" w:rsidTr="009B0873">
        <w:trPr>
          <w:trHeight w:val="4908"/>
        </w:trPr>
        <w:tc>
          <w:tcPr>
            <w:tcW w:w="3482" w:type="dxa"/>
          </w:tcPr>
          <w:p w14:paraId="5A0BAD89" w14:textId="77777777" w:rsidR="009B0873" w:rsidRDefault="009B0873" w:rsidP="009B0873">
            <w:pPr>
              <w:jc w:val="center"/>
              <w:rPr>
                <w:rFonts w:cs="Times New Roman"/>
              </w:rPr>
            </w:pPr>
            <w:r>
              <w:rPr>
                <w:noProof/>
              </w:rPr>
              <w:drawing>
                <wp:inline distT="0" distB="0" distL="0" distR="0" wp14:anchorId="50463C11" wp14:editId="317B365D">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6181" w:tblpY="192"/>
        <w:tblW w:w="0" w:type="auto"/>
        <w:tblLook w:val="04A0" w:firstRow="1" w:lastRow="0" w:firstColumn="1" w:lastColumn="0" w:noHBand="0" w:noVBand="1"/>
      </w:tblPr>
      <w:tblGrid>
        <w:gridCol w:w="3329"/>
      </w:tblGrid>
      <w:tr w:rsidR="009B0873" w14:paraId="7CFFB8CB" w14:textId="77777777" w:rsidTr="009B0873">
        <w:trPr>
          <w:trHeight w:val="340"/>
        </w:trPr>
        <w:tc>
          <w:tcPr>
            <w:tcW w:w="3329" w:type="dxa"/>
          </w:tcPr>
          <w:p w14:paraId="38B7C4A5" w14:textId="77777777" w:rsidR="009B0873" w:rsidRDefault="009B0873" w:rsidP="009B0873">
            <w:pPr>
              <w:rPr>
                <w:rFonts w:cs="Times New Roman"/>
              </w:rPr>
            </w:pPr>
            <w:r w:rsidRPr="00ED69AB">
              <w:t>Sign-in</w:t>
            </w:r>
            <w:r w:rsidRPr="00ED69AB">
              <w:rPr>
                <w:rFonts w:cstheme="majorBidi"/>
              </w:rPr>
              <w:t xml:space="preserve"> 02</w:t>
            </w:r>
            <w:r>
              <w:rPr>
                <w:rFonts w:cstheme="majorBidi"/>
              </w:rPr>
              <w:t xml:space="preserve"> </w:t>
            </w:r>
          </w:p>
        </w:tc>
      </w:tr>
      <w:tr w:rsidR="009B0873" w14:paraId="205C56ED" w14:textId="77777777" w:rsidTr="009B0873">
        <w:trPr>
          <w:trHeight w:val="5038"/>
        </w:trPr>
        <w:tc>
          <w:tcPr>
            <w:tcW w:w="3329" w:type="dxa"/>
          </w:tcPr>
          <w:p w14:paraId="79612F31" w14:textId="77777777" w:rsidR="009B0873" w:rsidRDefault="009B0873" w:rsidP="009B0873">
            <w:pPr>
              <w:jc w:val="center"/>
              <w:rPr>
                <w:rFonts w:cs="Times New Roman"/>
              </w:rPr>
            </w:pPr>
            <w:r>
              <w:rPr>
                <w:noProof/>
              </w:rPr>
              <mc:AlternateContent>
                <mc:Choice Requires="wps">
                  <w:drawing>
                    <wp:anchor distT="0" distB="0" distL="114300" distR="114300" simplePos="0" relativeHeight="251853946" behindDoc="0" locked="0" layoutInCell="1" allowOverlap="1" wp14:anchorId="117F79C6" wp14:editId="626F52D5">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1A6BE834" w14:textId="77777777" w:rsidR="00AF4BB6" w:rsidRPr="00123A60" w:rsidRDefault="00AF4BB6" w:rsidP="009B0873">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7F79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105" type="#_x0000_t66" style="position:absolute;left:0;text-align:left;margin-left:92.45pt;margin-top:81.35pt;width:84.6pt;height:34.5pt;z-index:251853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" adj="3638" fillcolor="white [3201]" strokecolor="#4472c4 [3204]" strokeweight="1pt">
                      <v:textbox>
                        <w:txbxContent>
                          <w:p w14:paraId="1A6BE834" w14:textId="77777777" w:rsidR="00AF4BB6" w:rsidRPr="00123A60" w:rsidRDefault="00AF4BB6" w:rsidP="009B0873">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63C98E2B" wp14:editId="465FEAD3">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r w:rsidR="009B0873" w14:paraId="16B5FC41" w14:textId="77777777" w:rsidTr="009B0873">
        <w:trPr>
          <w:trHeight w:val="5038"/>
        </w:trPr>
        <w:tc>
          <w:tcPr>
            <w:tcW w:w="3329" w:type="dxa"/>
          </w:tcPr>
          <w:p w14:paraId="3DFC64DB" w14:textId="77777777" w:rsidR="009B0873" w:rsidRDefault="009B0873" w:rsidP="009B0873">
            <w:pPr>
              <w:jc w:val="center"/>
              <w:rPr>
                <w:noProof/>
              </w:rPr>
            </w:pPr>
          </w:p>
        </w:tc>
      </w:tr>
    </w:tbl>
    <w:p w14:paraId="4C4860CF" w14:textId="4C9CE1D6" w:rsidR="0082456D" w:rsidRDefault="0082456D" w:rsidP="009E1364">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3</w:t>
      </w:r>
      <w:r w:rsidR="009E1364">
        <w:fldChar w:fldCharType="end"/>
      </w:r>
      <w:r>
        <w:t xml:space="preserve">: </w:t>
      </w:r>
      <w:r w:rsidRPr="002F3520">
        <w:t>Sign-</w:t>
      </w:r>
      <w:r>
        <w:t>in 01</w:t>
      </w:r>
      <w:r w:rsidRPr="002F3520">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4</w:t>
      </w:r>
      <w:r w:rsidR="009E1364">
        <w:fldChar w:fldCharType="end"/>
      </w:r>
      <w:r>
        <w:t xml:space="preserve">: </w:t>
      </w:r>
      <w:r w:rsidRPr="00FC25B2">
        <w:t>Sign-in 0</w:t>
      </w:r>
      <w:r>
        <w:t>2</w:t>
      </w:r>
      <w:r w:rsidRPr="00FC25B2">
        <w:t xml:space="preserve"> application screenshots</w:t>
      </w:r>
    </w:p>
    <w:p w14:paraId="7C69FB71" w14:textId="77777777" w:rsidR="006741ED" w:rsidRDefault="006741ED" w:rsidP="006741ED"/>
    <w:p w14:paraId="0B2636D3" w14:textId="514074BC" w:rsidR="007B4F08" w:rsidRDefault="007B4F08" w:rsidP="007B4F0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5</w:t>
      </w:r>
      <w:r w:rsidR="009E1364">
        <w:fldChar w:fldCharType="end"/>
      </w:r>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309E43A8" w:rsidR="00233826" w:rsidRDefault="00233826" w:rsidP="00233826">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6</w:t>
      </w:r>
      <w:r w:rsidR="009E1364">
        <w:fldChar w:fldCharType="end"/>
      </w:r>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18A88164"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7</w:t>
      </w:r>
      <w:r w:rsidR="009E1364">
        <w:fldChar w:fldCharType="end"/>
      </w:r>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lastRenderedPageBreak/>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382CB710" w:rsidR="001D68E7" w:rsidRDefault="001D68E7" w:rsidP="001D68E7">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8</w:t>
      </w:r>
      <w:r w:rsidR="009E1364">
        <w:fldChar w:fldCharType="end"/>
      </w:r>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lastRenderedPageBreak/>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47CF3285"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9E1364">
        <w:rPr>
          <w:noProof/>
        </w:rPr>
        <w:fldChar w:fldCharType="begin"/>
      </w:r>
      <w:r w:rsidR="009E1364">
        <w:rPr>
          <w:noProof/>
        </w:rPr>
        <w:instrText xml:space="preserve"> STYLEREF 1 \s </w:instrText>
      </w:r>
      <w:r w:rsidR="009E1364">
        <w:rPr>
          <w:noProof/>
        </w:rPr>
        <w:fldChar w:fldCharType="separate"/>
      </w:r>
      <w:r w:rsidR="009E1364">
        <w:rPr>
          <w:noProof/>
          <w:cs/>
        </w:rPr>
        <w:t>‎</w:t>
      </w:r>
      <w:r w:rsidR="009E1364">
        <w:rPr>
          <w:noProof/>
        </w:rPr>
        <w:t>6</w:t>
      </w:r>
      <w:r w:rsidR="009E1364">
        <w:rPr>
          <w:noProof/>
        </w:rPr>
        <w:fldChar w:fldCharType="end"/>
      </w:r>
      <w:r w:rsidR="009E1364">
        <w:rPr>
          <w:noProof/>
        </w:rPr>
        <w:t>.</w:t>
      </w:r>
      <w:r w:rsidR="009E1364">
        <w:rPr>
          <w:noProof/>
        </w:rPr>
        <w:fldChar w:fldCharType="begin"/>
      </w:r>
      <w:r w:rsidR="009E1364">
        <w:rPr>
          <w:noProof/>
        </w:rPr>
        <w:instrText xml:space="preserve"> SEQ Table \* ARABIC \s 1 </w:instrText>
      </w:r>
      <w:r w:rsidR="009E1364">
        <w:rPr>
          <w:noProof/>
        </w:rPr>
        <w:fldChar w:fldCharType="separate"/>
      </w:r>
      <w:r w:rsidR="009E1364">
        <w:rPr>
          <w:noProof/>
        </w:rPr>
        <w:t>19</w:t>
      </w:r>
      <w:r w:rsidR="009E1364">
        <w:rPr>
          <w:noProof/>
        </w:rPr>
        <w:fldChar w:fldCharType="end"/>
      </w:r>
      <w:r w:rsidR="001D68E7" w:rsidRPr="001D68E7">
        <w:t xml:space="preserve">: Reserve parking 02 application screenshots   </w:t>
      </w:r>
      <w:r w:rsidR="001D68E7">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0</w:t>
      </w:r>
      <w:r w:rsidR="009E1364">
        <w:fldChar w:fldCharType="end"/>
      </w:r>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16284D7B" w:rsidR="00893AB8" w:rsidRDefault="00893AB8" w:rsidP="00893AB8">
      <w:pPr>
        <w:pStyle w:val="Caption"/>
        <w:keepNext/>
        <w:ind w:left="1440" w:firstLine="72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1</w:t>
      </w:r>
      <w:r w:rsidR="009E1364">
        <w:fldChar w:fldCharType="end"/>
      </w:r>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0A64DBAE" w:rsidR="000F4609" w:rsidRDefault="000F4609" w:rsidP="000F4609">
      <w:pPr>
        <w:pStyle w:val="Caption"/>
        <w:keepNext/>
        <w:jc w:val="center"/>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2</w:t>
      </w:r>
      <w:r w:rsidR="009E1364">
        <w:fldChar w:fldCharType="end"/>
      </w:r>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AF4BB6" w:rsidRPr="00B72454" w:rsidRDefault="00AF4BB6"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106"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" adj="6607" fillcolor="white [3201]" strokecolor="#4472c4 [3204]" strokeweight="1pt">
                      <v:textbox>
                        <w:txbxContent>
                          <w:p w14:paraId="6E11D404" w14:textId="77777777" w:rsidR="00AF4BB6" w:rsidRPr="00B72454" w:rsidRDefault="00AF4BB6"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AF4BB6" w:rsidRPr="00B72454" w:rsidRDefault="00AF4BB6"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107"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" adj="6607" fillcolor="white [3201]" strokecolor="#4472c4 [3204]" strokeweight="1pt">
                <v:textbox>
                  <w:txbxContent>
                    <w:p w14:paraId="4A5D083C" w14:textId="77777777" w:rsidR="00AF4BB6" w:rsidRPr="00B72454" w:rsidRDefault="00AF4BB6"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6318DB7E"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AF4BB6" w:rsidRDefault="00AF4BB6"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08"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" fillcolor="white [3201]" strokecolor="#4472c4 [3204]" strokeweight="1pt">
                <v:textbox>
                  <w:txbxContent>
                    <w:p w14:paraId="409BF3F6" w14:textId="77777777" w:rsidR="00AF4BB6" w:rsidRDefault="00AF4BB6" w:rsidP="006741ED">
                      <w:pPr>
                        <w:jc w:val="both"/>
                      </w:pPr>
                      <w:r>
                        <w:t>Total reservation hour= 4</w:t>
                      </w:r>
                    </w:p>
                  </w:txbxContent>
                </v:textbox>
              </v:rect>
            </w:pict>
          </mc:Fallback>
        </mc:AlternateContent>
      </w:r>
      <w:r w:rsidR="00A63124">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3</w:t>
      </w:r>
      <w:r w:rsidR="009E1364">
        <w:fldChar w:fldCharType="end"/>
      </w:r>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AF4BB6" w:rsidRPr="00B47FF9" w:rsidRDefault="00AF4BB6"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09"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" adj="4074" fillcolor="white [3201]" strokecolor="#4472c4 [3204]" strokeweight="1pt">
                      <v:textbox>
                        <w:txbxContent>
                          <w:p w14:paraId="368C7BFC" w14:textId="77777777" w:rsidR="00AF4BB6" w:rsidRPr="00B47FF9" w:rsidRDefault="00AF4BB6"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2F9AA9EB" w:rsidR="003142B2" w:rsidRDefault="00D169F0" w:rsidP="00D169F0">
      <w:pPr>
        <w:pStyle w:val="Caption"/>
        <w:keepNext/>
      </w:pPr>
      <w:r>
        <w:lastRenderedPageBreak/>
        <w:t xml:space="preserve">Tabl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Table \* ARABIC \s 1 </w:instrText>
      </w:r>
      <w:r>
        <w:fldChar w:fldCharType="separate"/>
      </w:r>
      <w:r>
        <w:rPr>
          <w:noProof/>
        </w:rPr>
        <w:t>24</w:t>
      </w:r>
      <w:r>
        <w:fldChar w:fldCharType="end"/>
      </w:r>
      <w:r>
        <w:t xml:space="preserve"> Reserve Parking 01 website screenshot</w:t>
      </w:r>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3ADF44C3"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5</w:t>
      </w:r>
      <w:r w:rsidR="009E1364">
        <w:fldChar w:fldCharType="end"/>
      </w:r>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C1242F7" w:rsidR="005D6F0E" w:rsidRDefault="005D6F0E" w:rsidP="005D6F0E">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6</w:t>
      </w:r>
      <w:r w:rsidR="009E1364">
        <w:fldChar w:fldCharType="end"/>
      </w:r>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062AB893" w:rsidR="005D7B2A" w:rsidRDefault="005D7B2A" w:rsidP="005D7B2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7</w:t>
      </w:r>
      <w:r w:rsidR="009E1364">
        <w:fldChar w:fldCharType="end"/>
      </w:r>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1F04FA76" w:rsidR="00643848" w:rsidRDefault="00643848" w:rsidP="0064384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8</w:t>
      </w:r>
      <w:r w:rsidR="009E1364">
        <w:fldChar w:fldCharType="end"/>
      </w:r>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lastRenderedPageBreak/>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18C2AB5F" w:rsidR="009F218B" w:rsidRDefault="009F218B" w:rsidP="009F218B">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9</w:t>
      </w:r>
      <w:r w:rsidR="009E1364">
        <w:fldChar w:fldCharType="end"/>
      </w:r>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AF4BB6" w:rsidRPr="00716A68" w:rsidRDefault="00AF4BB6"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0"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" adj="1633" fillcolor="white [3201]" strokecolor="#4472c4 [3204]" strokeweight="1pt">
                      <v:textbox>
                        <w:txbxContent>
                          <w:p w14:paraId="625C175A" w14:textId="77777777" w:rsidR="00AF4BB6" w:rsidRPr="00716A68" w:rsidRDefault="00AF4BB6"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lastRenderedPageBreak/>
        <w:t>View Reservation</w:t>
      </w:r>
      <w:r w:rsidRPr="00ED69AB">
        <w:t>:</w:t>
      </w:r>
    </w:p>
    <w:p w14:paraId="233168DD" w14:textId="782C8BD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0</w:t>
      </w:r>
      <w:r w:rsidR="009E1364">
        <w:fldChar w:fldCharType="end"/>
      </w:r>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6DE0DAB" w:rsidR="00700F06" w:rsidRDefault="00700F06" w:rsidP="00700F06">
      <w:pPr>
        <w:pStyle w:val="Caption"/>
        <w:keepNext/>
        <w:jc w:val="center"/>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1</w:t>
      </w:r>
      <w:r w:rsidR="009E1364">
        <w:fldChar w:fldCharType="end"/>
      </w:r>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9271634" w:rsidR="00FF305A" w:rsidRDefault="00FF305A" w:rsidP="00FF305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2</w:t>
      </w:r>
      <w:r w:rsidR="009E1364">
        <w:fldChar w:fldCharType="end"/>
      </w:r>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4D516A1E"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3</w:t>
      </w:r>
      <w:r w:rsidR="009E1364">
        <w:fldChar w:fldCharType="end"/>
      </w:r>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3965377D" w:rsidR="006E1796" w:rsidRDefault="006E1796" w:rsidP="006E1796">
      <w:pPr>
        <w:pStyle w:val="Caption"/>
        <w:keepNext/>
        <w:ind w:left="-450" w:hanging="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4</w:t>
      </w:r>
      <w:r w:rsidR="009E1364">
        <w:fldChar w:fldCharType="end"/>
      </w:r>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44F0B853" w:rsidR="006E1796" w:rsidRDefault="006E1796" w:rsidP="006E1796">
      <w:pPr>
        <w:pStyle w:val="Caption"/>
        <w:keepNext/>
        <w:ind w:left="9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5</w:t>
      </w:r>
      <w:r w:rsidR="009E1364">
        <w:fldChar w:fldCharType="end"/>
      </w:r>
      <w:r>
        <w:t>:</w:t>
      </w:r>
      <w:r w:rsidRPr="0040073E">
        <w:t xml:space="preserve"> Extend reservation 0</w:t>
      </w:r>
      <w:r>
        <w:t>2</w:t>
      </w:r>
      <w:r w:rsidRPr="0040073E">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6</w:t>
      </w:r>
      <w:r w:rsidR="009E1364">
        <w:fldChar w:fldCharType="end"/>
      </w:r>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687BF496" w:rsidR="00D01918" w:rsidRDefault="00D01918" w:rsidP="00D0191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7</w:t>
      </w:r>
      <w:r w:rsidR="009E1364">
        <w:fldChar w:fldCharType="end"/>
      </w:r>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lastRenderedPageBreak/>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4282EF16" w:rsidR="00071C4D" w:rsidRDefault="00071C4D" w:rsidP="00071C4D">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8</w:t>
      </w:r>
      <w:r w:rsidR="009E1364">
        <w:fldChar w:fldCharType="end"/>
      </w:r>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7FF39BE8" w:rsidR="003316C0" w:rsidRDefault="003316C0" w:rsidP="003316C0">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9</w:t>
      </w:r>
      <w:r w:rsidR="009E1364">
        <w:fldChar w:fldCharType="end"/>
      </w:r>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4170545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0</w:t>
      </w:r>
      <w:r w:rsidR="009E1364">
        <w:fldChar w:fldCharType="end"/>
      </w:r>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2943FADA" w:rsidR="006E1796" w:rsidRDefault="006E1796" w:rsidP="006E1796">
      <w:pPr>
        <w:pStyle w:val="Caption"/>
        <w:keepNext/>
        <w:spacing w:after="0"/>
        <w:jc w:val="both"/>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1</w:t>
      </w:r>
      <w:r w:rsidR="009E1364">
        <w:fldChar w:fldCharType="end"/>
      </w:r>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5BDAE78C" w:rsidR="000544FB" w:rsidRDefault="000544FB" w:rsidP="000544FB">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2</w:t>
      </w:r>
      <w:r w:rsidR="009E1364">
        <w:fldChar w:fldCharType="end"/>
      </w:r>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6AE02017" w:rsidR="007E4DCB" w:rsidRDefault="007E4DCB" w:rsidP="007E4DCB">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3</w:t>
      </w:r>
      <w:r w:rsidR="009E1364">
        <w:fldChar w:fldCharType="end"/>
      </w:r>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68197080" w:rsidR="00174517" w:rsidRDefault="00174517" w:rsidP="00174517">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4</w:t>
      </w:r>
      <w:r w:rsidR="009E1364">
        <w:fldChar w:fldCharType="end"/>
      </w:r>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View Parking</w:t>
      </w:r>
      <w:r w:rsidRPr="00ED69AB">
        <w:t>:</w:t>
      </w:r>
    </w:p>
    <w:p w14:paraId="36C2CF7A" w14:textId="44DB8EFC" w:rsidR="000D07D0" w:rsidRDefault="000D07D0" w:rsidP="000D07D0">
      <w:pPr>
        <w:pStyle w:val="Caption"/>
        <w:keepNext/>
        <w:ind w:firstLine="36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5</w:t>
      </w:r>
      <w:r w:rsidR="009E1364">
        <w:fldChar w:fldCharType="end"/>
      </w:r>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73E319C4" w:rsidR="000544FB" w:rsidRPr="000544FB" w:rsidRDefault="000544FB" w:rsidP="000544FB">
      <w:pPr>
        <w:pStyle w:val="Caption"/>
        <w:keepNext/>
        <w:spacing w:after="0"/>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6</w:t>
      </w:r>
      <w:r w:rsidR="009E1364">
        <w:fldChar w:fldCharType="end"/>
      </w:r>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AF4BB6" w:rsidRDefault="00AF4BB6"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1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" fillcolor="white [3201]" strokecolor="#4472c4 [3204]" strokeweight="1pt">
                      <v:textbox>
                        <w:txbxContent>
                          <w:p w14:paraId="3E99F11A" w14:textId="77777777" w:rsidR="00AF4BB6" w:rsidRDefault="00AF4BB6"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lastRenderedPageBreak/>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0C53E238" w:rsidR="006741ED" w:rsidRDefault="000544FB" w:rsidP="000544FB">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7</w:t>
      </w:r>
      <w:r w:rsidR="009E1364">
        <w:fldChar w:fldCharType="end"/>
      </w:r>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381E2D03" w:rsidR="004F25AA" w:rsidRDefault="004F25AA" w:rsidP="004F25AA">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8</w:t>
      </w:r>
      <w:r w:rsidR="009E1364">
        <w:fldChar w:fldCharType="end"/>
      </w:r>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47D02BE7" w:rsidR="00EF30E3" w:rsidRDefault="00EF30E3" w:rsidP="00EF30E3">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9</w:t>
      </w:r>
      <w:r w:rsidR="009E1364">
        <w:fldChar w:fldCharType="end"/>
      </w:r>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Request Car Care</w:t>
      </w:r>
      <w:r w:rsidRPr="00ED69AB">
        <w:t>:</w:t>
      </w:r>
    </w:p>
    <w:p w14:paraId="10A185F8" w14:textId="694661BC"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0</w:t>
      </w:r>
      <w:r w:rsidR="009E1364">
        <w:fldChar w:fldCharType="end"/>
      </w:r>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129429DA" w:rsidR="000544FB" w:rsidRDefault="000544FB" w:rsidP="000544FB">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1</w:t>
      </w:r>
      <w:r w:rsidR="009E1364">
        <w:fldChar w:fldCharType="end"/>
      </w:r>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19C0E42C"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2</w:t>
      </w:r>
      <w:r w:rsidR="009E1364">
        <w:fldChar w:fldCharType="end"/>
      </w:r>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2890E1DB" w:rsidR="007B063A" w:rsidRDefault="007B063A" w:rsidP="007B063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3</w:t>
      </w:r>
      <w:r w:rsidR="009E1364">
        <w:fldChar w:fldCharType="end"/>
      </w:r>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412B38DE" w:rsidR="00DE21CC" w:rsidRDefault="00DE21CC" w:rsidP="00DE21CC">
      <w:pPr>
        <w:pStyle w:val="Caption"/>
        <w:keepNext/>
      </w:pPr>
      <w:r>
        <w:lastRenderedPageBreak/>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4</w:t>
      </w:r>
      <w:r w:rsidR="009E1364">
        <w:fldChar w:fldCharType="end"/>
      </w:r>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1832FA4F"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5</w:t>
      </w:r>
      <w:r w:rsidR="009E1364">
        <w:fldChar w:fldCharType="end"/>
      </w:r>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389CEEF3"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6</w:t>
      </w:r>
      <w:r w:rsidR="009E1364">
        <w:fldChar w:fldCharType="end"/>
      </w:r>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C7BEFC" id="_x0000_t32" coordsize="21600,21600" o:spt="32" o:oned="t" path="m,l21600,21600e" filled="f">
                      <v:path arrowok="t" fillok="f" o:connecttype="none"/>
                      <o:lock v:ext="edit" shapetype="t"/>
                    </v:shapetype>
                    <v:shape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43"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AF4BB6" w:rsidRDefault="00AF4BB6"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1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" fillcolor="black [3200]" strokecolor="black [3200]">
                      <v:fill opacity="32896f"/>
                      <v:textbox>
                        <w:txbxContent>
                          <w:p w14:paraId="333A44A3" w14:textId="77777777" w:rsidR="00AF4BB6" w:rsidRDefault="00AF4BB6"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6D32B"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43"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EE0D12"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44"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AF4BB6" w:rsidRDefault="00AF4BB6"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1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" fillcolor="black [3200]" strokecolor="black [3200]">
                      <v:fill opacity="32896f"/>
                      <v:textbox>
                        <w:txbxContent>
                          <w:p w14:paraId="5D67DD15" w14:textId="77777777" w:rsidR="00AF4BB6" w:rsidRDefault="00AF4BB6"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DBF1D"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44"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24EF2F28" w14:textId="77777777" w:rsidR="005F7124" w:rsidRDefault="005F7124" w:rsidP="005F7124"/>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A005D">
        <w:trPr>
          <w:trHeight w:val="8176"/>
        </w:trPr>
        <w:tc>
          <w:tcPr>
            <w:tcW w:w="5385" w:type="dxa"/>
          </w:tcPr>
          <w:p w14:paraId="41931E1C" w14:textId="77777777" w:rsidR="005F7124" w:rsidRPr="00CF7065" w:rsidRDefault="005F7124" w:rsidP="00EA005D">
            <w:pPr>
              <w:rPr>
                <w:rFonts w:cs="Times New Roman"/>
                <w:noProof/>
              </w:rPr>
            </w:pPr>
            <w:r>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41FF4"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5"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8948AA"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" strokecolor="black [3213]" strokeweight="1.75pt">
                      <v:stroke endarrow="block" joinstyle="miter"/>
                    </v:shape>
                  </w:pict>
                </mc:Fallback>
              </mc:AlternateContent>
            </w:r>
            <w:r>
              <w:rPr>
                <w:rFonts w:cs="Times New Roman"/>
                <w:noProof/>
              </w:rPr>
              <w:drawing>
                <wp:anchor distT="0" distB="0" distL="114300" distR="114300" simplePos="0" relativeHeight="251966586" behindDoc="0" locked="0" layoutInCell="1" allowOverlap="1" wp14:anchorId="4D17F818" wp14:editId="2B958CF5">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46"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2730" behindDoc="0" locked="0" layoutInCell="1" allowOverlap="1" wp14:anchorId="234D5D7C" wp14:editId="6A0826A6">
                      <wp:simplePos x="0" y="0"/>
                      <wp:positionH relativeFrom="column">
                        <wp:posOffset>1413610</wp:posOffset>
                      </wp:positionH>
                      <wp:positionV relativeFrom="paragraph">
                        <wp:posOffset>3669866</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AF4BB6" w:rsidRDefault="00AF4BB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14" type="#_x0000_t202" style="position:absolute;margin-left:111.3pt;margin-top:288.95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" fillcolor="black [3200]" strokecolor="black [3200]">
                      <v:fill opacity="32896f"/>
                      <v:textbox>
                        <w:txbxContent>
                          <w:p w14:paraId="32E4F39D" w14:textId="77777777" w:rsidR="00AF4BB6" w:rsidRDefault="00AF4BB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67610" behindDoc="0" locked="0" layoutInCell="1" allowOverlap="1" wp14:anchorId="55BFAEE1" wp14:editId="35A4E241">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C1046"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" filled="f" strokecolor="black [3200]" strokeweight="1.5pt">
                      <v:stroke joinstyle="round"/>
                    </v:rect>
                  </w:pict>
                </mc:Fallback>
              </mc:AlternateContent>
            </w:r>
            <w:r>
              <w:rPr>
                <w:rFonts w:cs="Times New Roman"/>
                <w:noProof/>
              </w:rPr>
              <w:drawing>
                <wp:anchor distT="0" distB="0" distL="114300" distR="114300" simplePos="0" relativeHeight="251964538" behindDoc="0" locked="0" layoutInCell="1" allowOverlap="1" wp14:anchorId="11889C67" wp14:editId="40E4C527">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5"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tbl>
      <w:tblPr>
        <w:tblStyle w:val="TableGrid"/>
        <w:tblpPr w:leftFromText="180" w:rightFromText="180" w:vertAnchor="text" w:horzAnchor="page" w:tblpX="361" w:tblpY="404"/>
        <w:tblOverlap w:val="never"/>
        <w:tblW w:w="0" w:type="auto"/>
        <w:tblLook w:val="04A0" w:firstRow="1" w:lastRow="0" w:firstColumn="1" w:lastColumn="0" w:noHBand="0" w:noVBand="1"/>
      </w:tblPr>
      <w:tblGrid>
        <w:gridCol w:w="5524"/>
      </w:tblGrid>
      <w:tr w:rsidR="005F7124" w14:paraId="38292678" w14:textId="77777777" w:rsidTr="00EA005D">
        <w:trPr>
          <w:trHeight w:val="382"/>
        </w:trPr>
        <w:tc>
          <w:tcPr>
            <w:tcW w:w="5524" w:type="dxa"/>
          </w:tcPr>
          <w:p w14:paraId="747B4594" w14:textId="77777777" w:rsidR="005F7124" w:rsidRPr="00ED69AB" w:rsidRDefault="005F7124" w:rsidP="00EA005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5F7124" w14:paraId="58CAD358" w14:textId="77777777" w:rsidTr="00EA005D">
        <w:trPr>
          <w:trHeight w:val="7759"/>
        </w:trPr>
        <w:tc>
          <w:tcPr>
            <w:tcW w:w="5524" w:type="dxa"/>
          </w:tcPr>
          <w:p w14:paraId="1DB58C0F" w14:textId="77777777" w:rsidR="005F7124" w:rsidRPr="00CF7065" w:rsidRDefault="005F7124" w:rsidP="00EA005D">
            <w:pPr>
              <w:ind w:left="252" w:hanging="90"/>
              <w:jc w:val="center"/>
              <w:rPr>
                <w:rFonts w:cs="Times New Roman"/>
                <w:noProof/>
              </w:rPr>
            </w:pPr>
            <w:r>
              <w:rPr>
                <w:noProof/>
              </w:rPr>
              <mc:AlternateContent>
                <mc:Choice Requires="wps">
                  <w:drawing>
                    <wp:anchor distT="0" distB="0" distL="114300" distR="114300" simplePos="0" relativeHeight="251977850" behindDoc="0" locked="0" layoutInCell="1" allowOverlap="1" wp14:anchorId="236C49AD" wp14:editId="0C5349E4">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D47C2" id="Straight Arrow Connector 510" o:spid="_x0000_s1026" type="#_x0000_t32" style="position:absolute;margin-left:88pt;margin-top:101.45pt;width:35.6pt;height:11.1pt;flip:y;z-index:2519778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" strokecolor="black [3213]" strokeweight="2.5pt">
                      <v:stroke endarrow="block" joinstyle="miter"/>
                    </v:shape>
                  </w:pict>
                </mc:Fallback>
              </mc:AlternateContent>
            </w:r>
            <w:r>
              <w:rPr>
                <w:rFonts w:cs="Times New Roman"/>
                <w:noProof/>
              </w:rPr>
              <w:drawing>
                <wp:anchor distT="0" distB="0" distL="114300" distR="114300" simplePos="0" relativeHeight="251974778" behindDoc="0" locked="0" layoutInCell="1" allowOverlap="1" wp14:anchorId="724673B6" wp14:editId="13D1FCB0">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7"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0682" behindDoc="0" locked="0" layoutInCell="1" allowOverlap="1" wp14:anchorId="79D7B13E" wp14:editId="62B79866">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F2BD15" id="Straight Arrow Connector 228" o:spid="_x0000_s1026" type="#_x0000_t32" style="position:absolute;margin-left:203.15pt;margin-top:21.6pt;width:12.9pt;height:33.5pt;flip:x;z-index:251970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73754" behindDoc="0" locked="0" layoutInCell="1" allowOverlap="1" wp14:anchorId="385E6B14" wp14:editId="193EB8EE">
                      <wp:simplePos x="0" y="0"/>
                      <wp:positionH relativeFrom="column">
                        <wp:posOffset>1620809</wp:posOffset>
                      </wp:positionH>
                      <wp:positionV relativeFrom="paragraph">
                        <wp:posOffset>3648133</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46294B2" w14:textId="77777777" w:rsidR="00AF4BB6" w:rsidRDefault="00AF4BB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E6B14" id="Text Box 511" o:spid="_x0000_s1115" type="#_x0000_t202" style="position:absolute;left:0;text-align:left;margin-left:127.6pt;margin-top:287.25pt;width:94.55pt;height:20.85pt;z-index:2519737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" fillcolor="black [3200]" strokecolor="black [3200]">
                      <v:fill opacity="32896f"/>
                      <v:textbox>
                        <w:txbxContent>
                          <w:p w14:paraId="146294B2" w14:textId="77777777" w:rsidR="00AF4BB6" w:rsidRDefault="00AF4BB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71706" behindDoc="0" locked="0" layoutInCell="1" allowOverlap="1" wp14:anchorId="16495410" wp14:editId="162A95E0">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4DF10" id="Rectangle 227" o:spid="_x0000_s1026" style="position:absolute;margin-left:52.2pt;margin-top:104.4pt;width:37.3pt;height:20.8pt;z-index:251971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" filled="f" strokecolor="black [3200]" strokeweight="1.5pt">
                      <v:stroke joinstyle="round"/>
                    </v:rect>
                  </w:pict>
                </mc:Fallback>
              </mc:AlternateContent>
            </w:r>
            <w:r>
              <w:rPr>
                <w:rFonts w:cs="Times New Roman"/>
                <w:noProof/>
              </w:rPr>
              <w:drawing>
                <wp:anchor distT="0" distB="0" distL="114300" distR="114300" simplePos="0" relativeHeight="251969658" behindDoc="1" locked="0" layoutInCell="1" allowOverlap="1" wp14:anchorId="7AC45E5B" wp14:editId="5A64BACC">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48"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968634" behindDoc="0" locked="0" layoutInCell="1" allowOverlap="1" wp14:anchorId="655F1A1F" wp14:editId="0C79F453">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7"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7A264EED" w14:textId="77777777" w:rsidR="00945328" w:rsidRDefault="00945328" w:rsidP="00945328">
      <w:r>
        <w:lastRenderedPageBreak/>
        <w:t xml:space="preserve"> </w:t>
      </w:r>
    </w:p>
    <w:p w14:paraId="2AAECFD0" w14:textId="77777777" w:rsidR="00945328" w:rsidRDefault="00945328" w:rsidP="00945328">
      <w:r>
        <w:t xml:space="preserve">                                                                                                                   </w:t>
      </w:r>
    </w:p>
    <w:tbl>
      <w:tblPr>
        <w:tblStyle w:val="TableGrid"/>
        <w:tblpPr w:leftFromText="180" w:rightFromText="180" w:vertAnchor="text" w:horzAnchor="margin" w:tblpXSpec="center" w:tblpY="235"/>
        <w:tblOverlap w:val="never"/>
        <w:tblW w:w="0" w:type="auto"/>
        <w:tblLook w:val="04A0" w:firstRow="1" w:lastRow="0" w:firstColumn="1" w:lastColumn="0" w:noHBand="0" w:noVBand="1"/>
      </w:tblPr>
      <w:tblGrid>
        <w:gridCol w:w="6374"/>
      </w:tblGrid>
      <w:tr w:rsidR="005F7124" w14:paraId="707F2259" w14:textId="77777777" w:rsidTr="005F7124">
        <w:trPr>
          <w:trHeight w:val="364"/>
        </w:trPr>
        <w:tc>
          <w:tcPr>
            <w:tcW w:w="6374" w:type="dxa"/>
          </w:tcPr>
          <w:p w14:paraId="0DDCF3BC" w14:textId="77777777" w:rsidR="005F7124" w:rsidRPr="00ED69AB" w:rsidRDefault="005F7124" w:rsidP="005F7124">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5F7124" w14:paraId="6AC9C4DC" w14:textId="77777777" w:rsidTr="005F7124">
        <w:trPr>
          <w:trHeight w:val="9314"/>
        </w:trPr>
        <w:tc>
          <w:tcPr>
            <w:tcW w:w="6374" w:type="dxa"/>
          </w:tcPr>
          <w:p w14:paraId="5855B33B" w14:textId="77777777" w:rsidR="005F7124" w:rsidRPr="00CF7065" w:rsidRDefault="005F7124" w:rsidP="005F7124">
            <w:pPr>
              <w:rPr>
                <w:rFonts w:cs="Times New Roman"/>
                <w:noProof/>
              </w:rPr>
            </w:pPr>
            <w:r>
              <w:rPr>
                <w:noProof/>
              </w:rPr>
              <mc:AlternateContent>
                <mc:Choice Requires="wps">
                  <w:drawing>
                    <wp:anchor distT="0" distB="0" distL="114300" distR="114300" simplePos="0" relativeHeight="251962490" behindDoc="0" locked="0" layoutInCell="1" allowOverlap="1" wp14:anchorId="59921160" wp14:editId="53B1679D">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539D8" id="Straight Arrow Connector 491" o:spid="_x0000_s1026" type="#_x0000_t32" style="position:absolute;margin-left:122.6pt;margin-top:107.95pt;width:16.2pt;height:3.6pt;z-index:2519624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" strokecolor="black [3213]" strokeweight="2.5pt">
                      <v:stroke endarrow="block" joinstyle="miter"/>
                    </v:shape>
                  </w:pict>
                </mc:Fallback>
              </mc:AlternateContent>
            </w:r>
            <w:r>
              <w:rPr>
                <w:rFonts w:cs="Times New Roman"/>
                <w:noProof/>
              </w:rPr>
              <w:drawing>
                <wp:anchor distT="0" distB="0" distL="114300" distR="114300" simplePos="0" relativeHeight="251961466" behindDoc="0" locked="0" layoutInCell="1" allowOverlap="1" wp14:anchorId="57E0E6C6" wp14:editId="6A02139E">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9"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0442" behindDoc="0" locked="0" layoutInCell="1" allowOverlap="1" wp14:anchorId="6CB77E7F" wp14:editId="567CAFC4">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317A9E2" w14:textId="77777777" w:rsidR="00AF4BB6" w:rsidRDefault="00AF4BB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77E7F" id="Text Box 492" o:spid="_x0000_s1116" type="#_x0000_t202" style="position:absolute;margin-left:189.55pt;margin-top:371.65pt;width:101.4pt;height:20.85pt;z-index:2519604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" fillcolor="black [3200]" strokecolor="black [3200]">
                      <v:fill opacity="32896f"/>
                      <v:textbox>
                        <w:txbxContent>
                          <w:p w14:paraId="1317A9E2" w14:textId="77777777" w:rsidR="00AF4BB6" w:rsidRDefault="00AF4BB6" w:rsidP="005F7124">
                            <w:pPr>
                              <w:jc w:val="center"/>
                            </w:pPr>
                            <w:r>
                              <w:t>LIB (Library) Zone</w:t>
                            </w:r>
                          </w:p>
                        </w:txbxContent>
                      </v:textbox>
                    </v:shape>
                  </w:pict>
                </mc:Fallback>
              </mc:AlternateContent>
            </w:r>
            <w:r>
              <w:rPr>
                <w:noProof/>
              </w:rPr>
              <w:drawing>
                <wp:anchor distT="0" distB="0" distL="114300" distR="114300" simplePos="0" relativeHeight="251959418" behindDoc="0" locked="0" layoutInCell="1" allowOverlap="1" wp14:anchorId="086FE61F" wp14:editId="47DBE6AA">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50">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7370" behindDoc="0" locked="0" layoutInCell="1" allowOverlap="1" wp14:anchorId="5A2CD276" wp14:editId="0492D662">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C05EF" id="Straight Arrow Connector 232" o:spid="_x0000_s1026" type="#_x0000_t32" style="position:absolute;margin-left:245.55pt;margin-top:16.15pt;width:12.9pt;height:33.5pt;flip:x;z-index:2519573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58394" behindDoc="0" locked="0" layoutInCell="1" allowOverlap="1" wp14:anchorId="10371518" wp14:editId="2C30E2A2">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2631" id="Rectangle 231" o:spid="_x0000_s1026" style="position:absolute;margin-left:59.25pt;margin-top:97.7pt;width:64.35pt;height:14.15pt;z-index:251958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56346" behindDoc="0" locked="0" layoutInCell="1" allowOverlap="1" wp14:anchorId="6A731B12" wp14:editId="5CE2608C">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9"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t>Check Out</w:t>
      </w:r>
    </w:p>
    <w:p w14:paraId="70062F13" w14:textId="5CA5469B"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7</w:t>
      </w:r>
      <w:r w:rsidR="009E1364">
        <w:fldChar w:fldCharType="end"/>
      </w:r>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2"/>
        <w:gridCol w:w="5656"/>
      </w:tblGrid>
      <w:tr w:rsidR="005F7124" w14:paraId="711C9E75" w14:textId="77777777" w:rsidTr="00EA005D">
        <w:trPr>
          <w:trHeight w:val="398"/>
        </w:trPr>
        <w:tc>
          <w:tcPr>
            <w:tcW w:w="10814"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EA005D">
        <w:trPr>
          <w:trHeight w:val="7334"/>
        </w:trPr>
        <w:tc>
          <w:tcPr>
            <w:tcW w:w="5760"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A6DA4"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51"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AF4BB6" w:rsidRDefault="00AF4BB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1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" fillcolor="black [3200]" strokecolor="black [3200]">
                      <v:fill opacity="32896f"/>
                      <v:textbox>
                        <w:txbxContent>
                          <w:p w14:paraId="352BA9E2" w14:textId="77777777" w:rsidR="00AF4BB6" w:rsidRDefault="00AF4BB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45ADD"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51"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054"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52">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3074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53"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AF4BB6" w:rsidRDefault="00AF4BB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1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" fillcolor="black [3200]" strokecolor="black [3200]">
                      <v:fill opacity="32896f"/>
                      <v:textbox>
                        <w:txbxContent>
                          <w:p w14:paraId="7D826E28" w14:textId="77777777" w:rsidR="00AF4BB6" w:rsidRDefault="00AF4BB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7D732"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733D6"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53"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54"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AF4BB6" w:rsidRDefault="00AF4BB6"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1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" fillcolor="black [3200]" strokecolor="black [3200]">
                      <v:fill opacity="32896f"/>
                      <v:textbox>
                        <w:txbxContent>
                          <w:p w14:paraId="57E5DC59" w14:textId="77777777" w:rsidR="00AF4BB6" w:rsidRDefault="00AF4BB6"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0FEA8"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54"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FB5A7"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55"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AF4BB6" w:rsidRDefault="00AF4BB6"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2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" fillcolor="black [3200]" strokecolor="black [3200]">
                      <v:fill opacity="32896f"/>
                      <v:textbox>
                        <w:txbxContent>
                          <w:p w14:paraId="34F52F1E" w14:textId="77777777" w:rsidR="00AF4BB6" w:rsidRDefault="00AF4BB6"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11B466"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55"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E36B7"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56"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273CCC"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EA005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5E9D9B78" w:rsidR="00DB449D" w:rsidRPr="00CF7065" w:rsidRDefault="0091453C" w:rsidP="00EA005D">
            <w:pPr>
              <w:jc w:val="center"/>
              <w:rPr>
                <w:rFonts w:cs="Times New Roman"/>
                <w:noProof/>
              </w:rPr>
            </w:pPr>
            <w:r>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99CAEA"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7"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C23AC2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A42F8F"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7"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BF894"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EC2AB3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7"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21530" behindDoc="0" locked="0" layoutInCell="1" allowOverlap="1" wp14:anchorId="1B596E86" wp14:editId="74C8D4B8">
                      <wp:simplePos x="0" y="0"/>
                      <wp:positionH relativeFrom="column">
                        <wp:posOffset>2230755</wp:posOffset>
                      </wp:positionH>
                      <wp:positionV relativeFrom="paragraph">
                        <wp:posOffset>4481253</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AF4BB6" w:rsidRDefault="00AF4BB6"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21" type="#_x0000_t202" style="position:absolute;left:0;text-align:left;margin-left:175.65pt;margin-top:352.8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" fillcolor="black [3200]" strokecolor="black [3200]">
                      <v:fill opacity="32896f"/>
                      <v:textbox>
                        <w:txbxContent>
                          <w:p w14:paraId="00D29FBB" w14:textId="77777777" w:rsidR="00AF4BB6" w:rsidRDefault="00AF4BB6" w:rsidP="00DB449D">
                            <w:pPr>
                              <w:jc w:val="center"/>
                            </w:pPr>
                            <w:r>
                              <w:t>LIB (Library) Zone</w:t>
                            </w:r>
                          </w:p>
                        </w:txbxContent>
                      </v:textbox>
                    </v:shape>
                  </w:pict>
                </mc:Fallback>
              </mc:AlternateContent>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0152E"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" filled="f" strokecolor="black [3200]" strokeweight="1.5pt">
                      <v:stroke joinstyle="round"/>
                    </v:rect>
                  </w:pict>
                </mc:Fallback>
              </mc:AlternateContent>
            </w:r>
            <w:r w:rsidR="00DB449D">
              <w:rPr>
                <w:rFonts w:cs="Times New Roman"/>
              </w:rPr>
              <w:t xml:space="preserve">   </w:t>
            </w:r>
          </w:p>
        </w:tc>
        <w:tc>
          <w:tcPr>
            <w:tcW w:w="5180" w:type="dxa"/>
          </w:tcPr>
          <w:p w14:paraId="7AEB3738" w14:textId="4D194CC5" w:rsidR="00DB449D" w:rsidRDefault="00DB449D" w:rsidP="00EA005D">
            <w:pPr>
              <w:jc w:val="center"/>
              <w:rPr>
                <w:noProof/>
              </w:rPr>
            </w:pPr>
            <w:r>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9"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74D7A"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1E3F5"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" filled="f" strokecolor="black [3200]" strokeweight="1.5pt">
                      <v:stroke joinstyle="round"/>
                    </v:rect>
                  </w:pict>
                </mc:Fallback>
              </mc:AlternateContent>
            </w:r>
            <w:r>
              <w:rPr>
                <w:rFonts w:cs="Times New Roman"/>
                <w:noProof/>
              </w:rPr>
              <w:drawing>
                <wp:anchor distT="0" distB="0" distL="114300" distR="114300" simplePos="0" relativeHeight="251913338" behindDoc="0" locked="0" layoutInCell="1" allowOverlap="1" wp14:anchorId="40D525A2" wp14:editId="049D20DE">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9"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20506" behindDoc="0" locked="0" layoutInCell="1" allowOverlap="1" wp14:anchorId="414E89AE" wp14:editId="0FCB54CB">
                      <wp:simplePos x="0" y="0"/>
                      <wp:positionH relativeFrom="column">
                        <wp:posOffset>2273530</wp:posOffset>
                      </wp:positionH>
                      <wp:positionV relativeFrom="paragraph">
                        <wp:posOffset>4474557</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AF4BB6" w:rsidRDefault="00AF4BB6"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22" type="#_x0000_t202" style="position:absolute;left:0;text-align:left;margin-left:179pt;margin-top:352.3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" fillcolor="black [3200]" strokecolor="black [3200]">
                      <v:fill opacity="32896f"/>
                      <v:textbox>
                        <w:txbxContent>
                          <w:p w14:paraId="49F47BC2" w14:textId="77777777" w:rsidR="00AF4BB6" w:rsidRDefault="00AF4BB6" w:rsidP="00DB449D">
                            <w:pPr>
                              <w:jc w:val="center"/>
                            </w:pPr>
                            <w:r>
                              <w:t>LIB (Library) Zone</w:t>
                            </w:r>
                          </w:p>
                        </w:txbxContent>
                      </v:textbox>
                    </v:shape>
                  </w:pict>
                </mc:Fallback>
              </mc:AlternateContent>
            </w:r>
          </w:p>
        </w:tc>
      </w:tr>
    </w:tbl>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294273">
        <w:trPr>
          <w:trHeight w:val="8280"/>
        </w:trPr>
        <w:tc>
          <w:tcPr>
            <w:tcW w:w="5034" w:type="dxa"/>
          </w:tcPr>
          <w:p w14:paraId="06669EE6" w14:textId="04EC6B89" w:rsidR="00294273" w:rsidRPr="00CF7065" w:rsidRDefault="00294273" w:rsidP="00294273">
            <w:pPr>
              <w:jc w:val="center"/>
              <w:rPr>
                <w:rFonts w:cs="Times New Roman"/>
                <w:noProof/>
              </w:rPr>
            </w:pPr>
            <w:r>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60"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D9152"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1A69A"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60"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B837D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" strokecolor="black [3213]" strokeweight="2.5pt">
                      <v:stroke endarrow="block" joinstyle="miter"/>
                    </v:shape>
                  </w:pict>
                </mc:Fallback>
              </mc:AlternateContent>
            </w:r>
            <w:r>
              <w:rPr>
                <w:rFonts w:cs="Times New Roman"/>
                <w:noProof/>
              </w:rPr>
              <w:drawing>
                <wp:anchor distT="0" distB="0" distL="114300" distR="114300" simplePos="0" relativeHeight="251907194" behindDoc="0" locked="0" layoutInCell="1" allowOverlap="1" wp14:anchorId="540FCC00" wp14:editId="7D120592">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7"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5146" behindDoc="0" locked="0" layoutInCell="1" allowOverlap="1" wp14:anchorId="376CAF9F" wp14:editId="5F9A2AB8">
                      <wp:simplePos x="0" y="0"/>
                      <wp:positionH relativeFrom="column">
                        <wp:posOffset>2321445</wp:posOffset>
                      </wp:positionH>
                      <wp:positionV relativeFrom="paragraph">
                        <wp:posOffset>4702926</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AF4BB6" w:rsidRDefault="00AF4BB6"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23" type="#_x0000_t202" style="position:absolute;left:0;text-align:left;margin-left:182.8pt;margin-top:370.3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" fillcolor="black [3200]" strokecolor="black [3200]">
                      <v:fill opacity="32896f"/>
                      <v:textbox>
                        <w:txbxContent>
                          <w:p w14:paraId="6FFDE23D" w14:textId="77777777" w:rsidR="00AF4BB6" w:rsidRDefault="00AF4BB6" w:rsidP="0029427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69CBB"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" filled="f" strokecolor="black [3200]" strokeweight="1.5pt">
                      <v:stroke joinstyle="round"/>
                    </v:rect>
                  </w:pict>
                </mc:Fallback>
              </mc:AlternateContent>
            </w:r>
            <w:r>
              <w:rPr>
                <w:rFonts w:cs="Times New Roman"/>
              </w:rPr>
              <w:t xml:space="preserve">   </w:t>
            </w:r>
          </w:p>
        </w:tc>
        <w:tc>
          <w:tcPr>
            <w:tcW w:w="5319"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61"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9100F"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BFA55"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61"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AF4BB6" w:rsidRDefault="00AF4BB6"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2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" fillcolor="black [3200]" strokecolor="black [3200]">
                      <v:fill opacity="32896f"/>
                      <v:textbox>
                        <w:txbxContent>
                          <w:p w14:paraId="366C5604" w14:textId="77777777" w:rsidR="00AF4BB6" w:rsidRDefault="00AF4BB6"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996051"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8C972C"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63"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AF4BB6" w:rsidRDefault="00AF4BB6"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2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" fillcolor="black [3200]" strokecolor="black [3200]">
                      <v:fill opacity="32896f"/>
                      <v:textbox>
                        <w:txbxContent>
                          <w:p w14:paraId="32CA16FE" w14:textId="77777777" w:rsidR="00AF4BB6" w:rsidRDefault="00AF4BB6"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803A7"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63"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AF4BB6" w:rsidRDefault="00AF4BB6"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2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" fillcolor="black [3200]" strokecolor="black [3200]">
                      <v:fill opacity="32896f"/>
                      <v:textbox>
                        <w:txbxContent>
                          <w:p w14:paraId="07F07551" w14:textId="77777777" w:rsidR="00AF4BB6" w:rsidRDefault="00AF4BB6"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E57295"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53"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484E6"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7D8C0"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65"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66"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95D9AF"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AF4BB6" w:rsidRDefault="00AF4BB6"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2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" fillcolor="black [3200]" strokecolor="black [3200]">
                      <v:fill opacity="32896f"/>
                      <v:textbox>
                        <w:txbxContent>
                          <w:p w14:paraId="45D235B6" w14:textId="77777777" w:rsidR="00AF4BB6" w:rsidRDefault="00AF4BB6"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1A07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66"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AF4BB6" w:rsidRDefault="00AF4BB6"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2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" fillcolor="black [3200]" strokecolor="black [3200]">
                      <v:fill opacity="32896f"/>
                      <v:textbox>
                        <w:txbxContent>
                          <w:p w14:paraId="7DD00E8C" w14:textId="77777777" w:rsidR="00AF4BB6" w:rsidRDefault="00AF4BB6"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7"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68"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7"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940A3"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4C98D3"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1381A"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35E89E5E" w:rsidR="00901851" w:rsidRDefault="00901851" w:rsidP="006741ED">
      <w:pPr>
        <w:spacing w:after="0" w:line="240" w:lineRule="auto"/>
        <w:rPr>
          <w:rFonts w:cs="Times New Roman"/>
          <w:color w:val="000000"/>
          <w:sz w:val="24"/>
          <w:szCs w:val="24"/>
        </w:rPr>
      </w:pPr>
    </w:p>
    <w:p w14:paraId="38103C96" w14:textId="77777777" w:rsidR="00AF54F3" w:rsidRDefault="00AF54F3"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AF4BB6" w:rsidRDefault="00AF4BB6"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2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" fillcolor="black [3200]" strokecolor="black [3200]">
                      <v:fill opacity="32896f"/>
                      <v:textbox>
                        <w:txbxContent>
                          <w:p w14:paraId="07C27B18" w14:textId="77777777" w:rsidR="00AF4BB6" w:rsidRDefault="00AF4BB6"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69"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70"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A80EF"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AF4BB6" w:rsidRDefault="00AF4BB6"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3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" fillcolor="black [3200]" strokecolor="black [3200]">
                      <v:fill opacity="32896f"/>
                      <v:textbox>
                        <w:txbxContent>
                          <w:p w14:paraId="4AF9072F" w14:textId="77777777" w:rsidR="00AF4BB6" w:rsidRDefault="00AF4BB6"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7F1D5"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0EB8D"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70"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EB3E7BE" w14:textId="06CE54DF" w:rsidR="00945328" w:rsidRDefault="00945328" w:rsidP="006741ED">
      <w:pPr>
        <w:spacing w:after="0" w:line="240" w:lineRule="auto"/>
        <w:rPr>
          <w:rFonts w:cs="Times New Roman"/>
          <w:color w:val="000000"/>
          <w:sz w:val="24"/>
          <w:szCs w:val="24"/>
        </w:rPr>
      </w:pPr>
    </w:p>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3D912AB2"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8</w:t>
      </w:r>
      <w:r w:rsidR="009E1364">
        <w:fldChar w:fldCharType="end"/>
      </w:r>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5E6AA2">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lastRenderedPageBreak/>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72"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379CC"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73"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8E58E"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6EC304C8" w:rsidR="00232C27" w:rsidRDefault="00232C27" w:rsidP="00232C27">
      <w:pPr>
        <w:pStyle w:val="Caption"/>
        <w:keepNext/>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9</w:t>
      </w:r>
      <w:r w:rsidR="009E1364">
        <w:fldChar w:fldCharType="end"/>
      </w:r>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can be available at all times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t>
            </w:r>
            <w:r w:rsidRPr="00DB39FA">
              <w:rPr>
                <w:rFonts w:cstheme="minorHAnsi"/>
                <w:color w:val="000000" w:themeColor="text1"/>
              </w:rPr>
              <w:lastRenderedPageBreak/>
              <w:t xml:space="preserve">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lastRenderedPageBreak/>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757FC2" w:rsidRDefault="006741ED" w:rsidP="003E5585">
            <w:pPr>
              <w:autoSpaceDE w:val="0"/>
              <w:autoSpaceDN w:val="0"/>
              <w:adjustRightInd w:val="0"/>
              <w:ind w:left="15"/>
              <w:rPr>
                <w:rFonts w:cstheme="minorHAnsi"/>
                <w:color w:val="000000" w:themeColor="text1"/>
                <w:highlight w:val="cyan"/>
              </w:rPr>
            </w:pPr>
            <w:r w:rsidRPr="00757FC2">
              <w:rPr>
                <w:rFonts w:cstheme="minorHAnsi"/>
                <w:color w:val="000000" w:themeColor="text1"/>
                <w:highlight w:val="cyan"/>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w:t>
            </w:r>
            <w:r w:rsidRPr="00757FC2">
              <w:rPr>
                <w:rFonts w:cstheme="minorHAnsi"/>
                <w:color w:val="000000" w:themeColor="text1"/>
                <w:highlight w:val="cyan"/>
              </w:rPr>
              <w:t>section</w:t>
            </w:r>
            <w:r w:rsidRPr="00DB39FA">
              <w:rPr>
                <w:rFonts w:cstheme="minorHAnsi"/>
                <w:color w:val="000000" w:themeColor="text1"/>
              </w:rPr>
              <w:t xml:space="preserve"> </w:t>
            </w:r>
            <w:r w:rsidRPr="00DB39FA">
              <w:rPr>
                <w:rFonts w:cstheme="minorHAnsi"/>
                <w:color w:val="000000" w:themeColor="text1"/>
                <w:highlight w:val="cyan"/>
              </w:rPr>
              <w:t>(-))</w:t>
            </w:r>
            <w:r w:rsidRPr="00DB39FA">
              <w:rPr>
                <w:rFonts w:cstheme="minorHAnsi"/>
                <w:color w:val="000000" w:themeColor="text1"/>
              </w:rPr>
              <w:t>. All of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6A559164" w:rsidR="0058736B" w:rsidRDefault="0058736B" w:rsidP="0058736B">
      <w:pPr>
        <w:pStyle w:val="Caption"/>
        <w:keepNext/>
        <w:ind w:left="-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0</w:t>
      </w:r>
      <w:r w:rsidR="009E1364">
        <w:fldChar w:fldCharType="end"/>
      </w:r>
      <w:r>
        <w:t xml:space="preserve">: </w:t>
      </w:r>
      <w:r w:rsidRPr="00DF3405">
        <w:t>Practical design constraints</w:t>
      </w:r>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lastRenderedPageBreak/>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340B5B73" w14:textId="77777777" w:rsidR="00B32664" w:rsidRDefault="00B32664" w:rsidP="00B32664">
      <w:pPr>
        <w:pStyle w:val="Heading3"/>
        <w:tabs>
          <w:tab w:val="left" w:pos="360"/>
        </w:tabs>
        <w:spacing w:before="40" w:line="240" w:lineRule="auto"/>
        <w:jc w:val="both"/>
        <w:rPr>
          <w:rFonts w:asciiTheme="minorHAnsi" w:hAnsiTheme="minorHAnsi" w:cstheme="minorHAnsi"/>
          <w:color w:val="auto"/>
          <w:highlight w:val="yellow"/>
        </w:rPr>
      </w:pPr>
    </w:p>
    <w:p w14:paraId="012112E8" w14:textId="723F1988" w:rsidR="00F13F43" w:rsidRDefault="00F13F43" w:rsidP="00F13F43">
      <w:pPr>
        <w:pStyle w:val="ListParagraph"/>
        <w:ind w:left="360"/>
        <w:rPr>
          <w:rStyle w:val="ListParagraphChar"/>
          <w:rFonts w:cstheme="minorHAnsi"/>
          <w:highlight w:val="yellow"/>
        </w:rPr>
      </w:pPr>
    </w:p>
    <w:p w14:paraId="79C37807" w14:textId="77777777" w:rsidR="00F13F43" w:rsidRPr="00F13F43" w:rsidRDefault="00F13F43" w:rsidP="00F13F43">
      <w:pPr>
        <w:pStyle w:val="ListParagraph"/>
        <w:ind w:left="360"/>
        <w:rPr>
          <w:rStyle w:val="ListParagraphChar"/>
          <w:rFonts w:cstheme="minorHAnsi"/>
          <w:highlight w:val="yellow"/>
        </w:rPr>
      </w:pPr>
    </w:p>
    <w:p w14:paraId="7837D1A3" w14:textId="51ECB679" w:rsidR="006741ED" w:rsidRPr="00B93B65" w:rsidRDefault="006741ED" w:rsidP="00B32664">
      <w:pPr>
        <w:pStyle w:val="ListParagraph"/>
        <w:numPr>
          <w:ilvl w:val="0"/>
          <w:numId w:val="48"/>
        </w:numPr>
        <w:ind w:left="360"/>
        <w:rPr>
          <w:rFonts w:cstheme="minorHAnsi"/>
          <w:b/>
          <w:bCs/>
        </w:rPr>
      </w:pPr>
      <w:r w:rsidRPr="00B93B65">
        <w:rPr>
          <w:rStyle w:val="ListParagraphChar"/>
          <w:b/>
          <w:bCs/>
        </w:rPr>
        <w:t>Acceptance</w:t>
      </w:r>
      <w:r w:rsidRPr="00B93B65">
        <w:rPr>
          <w:rFonts w:cstheme="minorHAnsi"/>
          <w:b/>
          <w:bCs/>
        </w:rPr>
        <w:t xml:space="preserve"> Testing</w:t>
      </w:r>
    </w:p>
    <w:p w14:paraId="76797DBE" w14:textId="77777777" w:rsidR="00B93B65" w:rsidRPr="00F86D02" w:rsidRDefault="00B93B65" w:rsidP="00B93B65">
      <w:pPr>
        <w:rPr>
          <w:rFonts w:cstheme="minorHAnsi"/>
          <w:color w:val="000000" w:themeColor="text1"/>
        </w:rPr>
      </w:pPr>
      <w:bookmarkStart w:id="286" w:name="_Toc6843434"/>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w:t>
      </w:r>
      <w:r>
        <w:rPr>
          <w:rFonts w:cstheme="minorHAnsi"/>
          <w:color w:val="000000" w:themeColor="text1"/>
        </w:rPr>
        <w:lastRenderedPageBreak/>
        <w:t xml:space="preserve">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answers </w:t>
      </w:r>
      <w:r w:rsidRPr="000C701A">
        <w:rPr>
          <w:rFonts w:cstheme="minorHAnsi"/>
          <w:color w:val="000000" w:themeColor="text1"/>
          <w:highlight w:val="yellow"/>
        </w:rPr>
        <w:t>(</w:t>
      </w:r>
      <w:r>
        <w:rPr>
          <w:rFonts w:cstheme="minorHAnsi"/>
          <w:color w:val="000000" w:themeColor="text1"/>
          <w:highlight w:val="yellow"/>
        </w:rPr>
        <w:t>Appendix xx</w:t>
      </w:r>
      <w:r w:rsidRPr="000C701A">
        <w:rPr>
          <w:rFonts w:cstheme="minorHAnsi"/>
          <w:color w:val="000000" w:themeColor="text1"/>
          <w:highlight w:val="yellow"/>
        </w:rPr>
        <w:t>)</w:t>
      </w:r>
      <w:r w:rsidRPr="000C701A">
        <w:rPr>
          <w:rFonts w:cstheme="minorHAnsi"/>
          <w:color w:val="000000" w:themeColor="text1"/>
        </w:rPr>
        <w:t xml:space="preserve"> w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0C711EBA" w14:textId="77777777" w:rsidR="006741ED" w:rsidRDefault="006741ED" w:rsidP="006741ED">
      <w:pPr>
        <w:pStyle w:val="Heading2"/>
        <w:rPr>
          <w:color w:val="2F5496" w:themeColor="accent1" w:themeShade="BF"/>
        </w:rPr>
      </w:pPr>
      <w:r w:rsidRPr="00142D07">
        <w:rPr>
          <w:b w:val="0"/>
          <w:bCs w:val="0"/>
          <w:color w:val="2F5496" w:themeColor="accent1" w:themeShade="BF"/>
        </w:rPr>
        <w:t xml:space="preserve">6.2 </w:t>
      </w:r>
      <w:r w:rsidRPr="00142D07">
        <w:rPr>
          <w:color w:val="2F5496" w:themeColor="accent1" w:themeShade="BF"/>
        </w:rPr>
        <w:t>Outdoor Testing</w:t>
      </w:r>
      <w:bookmarkEnd w:id="286"/>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4410207E"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1</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current status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4C2D783D" w:rsidR="00AF4BB6" w:rsidRPr="000A0785" w:rsidRDefault="00AF4BB6" w:rsidP="00E36F69">
                            <w:pPr>
                              <w:pStyle w:val="Caption"/>
                              <w:jc w:val="center"/>
                              <w:rPr>
                                <w:rFonts w:eastAsiaTheme="minorHAnsi"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4</w:t>
                            </w:r>
                            <w:r>
                              <w:fldChar w:fldCharType="end"/>
                            </w:r>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3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" stroked="f">
                <v:textbox style="mso-fit-shape-to-text:t" inset="0,0,0,0">
                  <w:txbxContent>
                    <w:p w14:paraId="5B84BD7E" w14:textId="4C2D783D" w:rsidR="00AF4BB6" w:rsidRPr="000A0785" w:rsidRDefault="00AF4BB6" w:rsidP="00E36F69">
                      <w:pPr>
                        <w:pStyle w:val="Caption"/>
                        <w:jc w:val="center"/>
                        <w:rPr>
                          <w:rFonts w:eastAsiaTheme="minorHAnsi"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4</w:t>
                      </w:r>
                      <w:r>
                        <w:fldChar w:fldCharType="end"/>
                      </w:r>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7761C64D" w:rsidR="00AF4BB6" w:rsidRPr="00220559" w:rsidRDefault="00AF4BB6" w:rsidP="006741ED">
                            <w:pPr>
                              <w:pStyle w:val="Caption"/>
                              <w:jc w:val="center"/>
                              <w:rPr>
                                <w:rFonts w:ascii="Avenir Book" w:hAnsi="Avenir Book"/>
                                <w:b w:val="0"/>
                                <w:bCs w:val="0"/>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3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" stroked="f">
                <v:textbox style="mso-fit-shape-to-text:t" inset="0,0,0,0">
                  <w:txbxContent>
                    <w:p w14:paraId="2F7108D6" w14:textId="7761C64D" w:rsidR="00AF4BB6" w:rsidRPr="00220559" w:rsidRDefault="00AF4BB6" w:rsidP="006741ED">
                      <w:pPr>
                        <w:pStyle w:val="Caption"/>
                        <w:jc w:val="center"/>
                        <w:rPr>
                          <w:rFonts w:ascii="Avenir Book" w:hAnsi="Avenir Book"/>
                          <w:b w:val="0"/>
                          <w:bCs w:val="0"/>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6CC8D1C9" w:rsidR="00AF4BB6" w:rsidRPr="008F6D34" w:rsidRDefault="00AF4BB6" w:rsidP="006741ED">
                            <w:pPr>
                              <w:pStyle w:val="Caption"/>
                              <w:jc w:val="center"/>
                              <w:rPr>
                                <w:rFonts w:ascii="Avenir Book" w:hAnsi="Avenir Book"/>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3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" stroked="f">
                <v:textbox style="mso-fit-shape-to-text:t" inset="0,0,0,0">
                  <w:txbxContent>
                    <w:p w14:paraId="0AD683BD" w14:textId="6CC8D1C9" w:rsidR="00AF4BB6" w:rsidRPr="008F6D34" w:rsidRDefault="00AF4BB6" w:rsidP="006741ED">
                      <w:pPr>
                        <w:pStyle w:val="Caption"/>
                        <w:jc w:val="center"/>
                        <w:rPr>
                          <w:rFonts w:ascii="Avenir Book" w:hAnsi="Avenir Book"/>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5">
                      <a:extLst>
                        <a:ext uri="{BEBA8EAE-BF5A-486C-A8C5-ECC9F3942E4B}">
                          <a14:imgProps xmlns:a14="http://schemas.microsoft.com/office/drawing/2010/main">
                            <a14:imgLayer r:embed="rId276">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7">
                      <a:extLst>
                        <a:ext uri="{BEBA8EAE-BF5A-486C-A8C5-ECC9F3942E4B}">
                          <a14:imgProps xmlns:a14="http://schemas.microsoft.com/office/drawing/2010/main">
                            <a14:imgLayer r:embed="rId278">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80"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4C9E0955"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42E9F18"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lastRenderedPageBreak/>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87" w:name="_Toc6843435"/>
      <w:bookmarkEnd w:id="279"/>
      <w:r w:rsidRPr="00686B65">
        <w:t>Evaluation of the impact of the engineered solution</w:t>
      </w:r>
      <w:bookmarkEnd w:id="287"/>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lastRenderedPageBreak/>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88" w:name="_Toc1152111"/>
      <w:bookmarkStart w:id="289" w:name="_Toc6843436"/>
      <w:r>
        <w:rPr>
          <w:highlight w:val="yellow"/>
        </w:rPr>
        <w:t xml:space="preserve">8. </w:t>
      </w:r>
      <w:r w:rsidRPr="00421C60">
        <w:rPr>
          <w:highlight w:val="yellow"/>
        </w:rPr>
        <w:t>Conclusion</w:t>
      </w:r>
      <w:bookmarkEnd w:id="288"/>
      <w:bookmarkEnd w:id="289"/>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bookmarkStart w:id="290" w:name="_Toc6843437"/>
      <w:r w:rsidRPr="0060606D">
        <w:t>Future work</w:t>
      </w:r>
      <w:bookmarkEnd w:id="290"/>
    </w:p>
    <w:p w14:paraId="136F0FAD" w14:textId="77777777" w:rsidR="007D5372" w:rsidRDefault="007D5372" w:rsidP="007D5372">
      <w:pPr>
        <w:rPr>
          <w:rFonts w:cstheme="minorHAnsi"/>
        </w:rPr>
      </w:pPr>
      <w:r>
        <w:rPr>
          <w:rFonts w:cstheme="minorHAnsi"/>
        </w:rPr>
        <w:t xml:space="preserve">As the time was not sufficient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1" w:name="_Toc1152113"/>
      <w:r>
        <w:rPr>
          <w:highlight w:val="yellow"/>
        </w:rPr>
        <w:lastRenderedPageBreak/>
        <w:t xml:space="preserve"> </w:t>
      </w:r>
      <w:bookmarkStart w:id="292" w:name="_Toc6843438"/>
      <w:r w:rsidRPr="00421C60">
        <w:rPr>
          <w:highlight w:val="yellow"/>
        </w:rPr>
        <w:t>Student reflections</w:t>
      </w:r>
      <w:bookmarkEnd w:id="291"/>
      <w:bookmarkEnd w:id="292"/>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0C75B69C" w:rsidR="00A861F4" w:rsidRPr="006878BB" w:rsidRDefault="00A861F4" w:rsidP="00A861F4">
      <w:pPr>
        <w:spacing w:line="240" w:lineRule="auto"/>
      </w:pPr>
      <w:r w:rsidRPr="006878BB">
        <w:t>The senior project throughout this year greatly helped me enhance my knowledge as a 5 year CE undergraduate</w:t>
      </w:r>
      <w:r w:rsidR="00F20652">
        <w:t xml:space="preserve"> student</w:t>
      </w:r>
      <w:r w:rsidRPr="006878BB">
        <w:t>. I think this project showed me how difficult the process of implementing a real lif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365C315E" w:rsidR="00A861F4" w:rsidRPr="00F65500" w:rsidRDefault="00A861F4" w:rsidP="00A861F4">
      <w:pPr>
        <w:spacing w:line="240" w:lineRule="auto"/>
      </w:pPr>
      <w:r w:rsidRPr="006878BB">
        <w:t>Furthermore, my teammate</w:t>
      </w:r>
      <w:r w:rsidR="00F20652">
        <w:t xml:space="preserve">s </w:t>
      </w:r>
      <w:r w:rsidRPr="006878BB">
        <w:t xml:space="preserve">affected me beneficially to understand the project, as we were always discussing with each other any ideas and different ways to implement the project. I think </w:t>
      </w:r>
      <w:r w:rsidR="00F20652">
        <w:t>me and my teammates</w:t>
      </w:r>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1F4C24CF" w:rsidR="00A861F4" w:rsidRDefault="00A861F4" w:rsidP="00A861F4">
      <w:pPr>
        <w:rPr>
          <w:b/>
          <w:bCs/>
        </w:rPr>
      </w:pPr>
      <w:proofErr w:type="spellStart"/>
      <w:r>
        <w:rPr>
          <w:b/>
          <w:bCs/>
        </w:rPr>
        <w:t>Alaa’s</w:t>
      </w:r>
      <w:proofErr w:type="spellEnd"/>
      <w:r>
        <w:rPr>
          <w:b/>
          <w:bCs/>
        </w:rPr>
        <w:t xml:space="preserve"> reflection</w:t>
      </w:r>
    </w:p>
    <w:p w14:paraId="472CC99A" w14:textId="37E90431" w:rsidR="00757FC2" w:rsidRDefault="00757FC2" w:rsidP="00757FC2">
      <w:pPr>
        <w:rPr>
          <w:b/>
          <w:bCs/>
        </w:rPr>
      </w:pPr>
      <w:r>
        <w:rPr>
          <w:b/>
          <w:bCs/>
        </w:rPr>
        <w:t>Amal’s reflection</w:t>
      </w:r>
    </w:p>
    <w:p w14:paraId="3741FFD0" w14:textId="77777777" w:rsidR="00A861F4" w:rsidRPr="000D272F" w:rsidRDefault="00A861F4" w:rsidP="00757FC2">
      <w:pPr>
        <w:autoSpaceDE w:val="0"/>
        <w:autoSpaceDN w:val="0"/>
        <w:adjustRightInd w:val="0"/>
        <w:spacing w:after="120" w:line="240" w:lineRule="auto"/>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 ..</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6389C471" w14:textId="77777777" w:rsidR="00A861F4" w:rsidRDefault="00A861F4" w:rsidP="00A861F4">
      <w:pPr>
        <w:rPr>
          <w:b/>
          <w:bCs/>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3" w:name="_Toc6843439"/>
      <w:r w:rsidRPr="004F4B74">
        <w:rPr>
          <w:sz w:val="36"/>
          <w:szCs w:val="36"/>
        </w:rPr>
        <w:lastRenderedPageBreak/>
        <w:t>References</w:t>
      </w:r>
      <w:bookmarkEnd w:id="259"/>
      <w:bookmarkEnd w:id="293"/>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lastRenderedPageBreak/>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lastRenderedPageBreak/>
        <w:fldChar w:fldCharType="end"/>
      </w:r>
      <w:bookmarkStart w:id="294" w:name="_Toc1152115"/>
      <w:r w:rsidR="0061753D" w:rsidRPr="007E0E3F">
        <w:rPr>
          <w:sz w:val="36"/>
          <w:szCs w:val="36"/>
        </w:rPr>
        <w:t xml:space="preserve"> </w:t>
      </w:r>
      <w:bookmarkStart w:id="295" w:name="_Toc6843440"/>
      <w:r w:rsidR="0061753D" w:rsidRPr="007E0E3F">
        <w:rPr>
          <w:sz w:val="36"/>
          <w:szCs w:val="36"/>
        </w:rPr>
        <w:t>Appendix A – Project Plan</w:t>
      </w:r>
      <w:bookmarkEnd w:id="294"/>
      <w:bookmarkEnd w:id="295"/>
    </w:p>
    <w:p w14:paraId="432E99EF" w14:textId="77777777" w:rsidR="0061753D" w:rsidRDefault="0061753D" w:rsidP="0061753D">
      <w:pPr>
        <w:pStyle w:val="Heading2"/>
        <w:spacing w:before="240" w:after="240"/>
        <w:rPr>
          <w:color w:val="2F5496" w:themeColor="accent1" w:themeShade="BF"/>
        </w:rPr>
      </w:pPr>
      <w:bookmarkStart w:id="296" w:name="_Toc1152116"/>
      <w:bookmarkStart w:id="297" w:name="_Toc476660729"/>
      <w:bookmarkStart w:id="298" w:name="_Toc6843441"/>
      <w:r>
        <w:rPr>
          <w:color w:val="2F5496" w:themeColor="accent1" w:themeShade="BF"/>
        </w:rPr>
        <w:t>A.1. Project milestones</w:t>
      </w:r>
      <w:bookmarkEnd w:id="296"/>
      <w:bookmarkEnd w:id="297"/>
      <w:bookmarkEnd w:id="298"/>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3F3ADFC2" w:rsidR="00845E82" w:rsidRDefault="00845E82" w:rsidP="00845E82">
      <w:pPr>
        <w:pStyle w:val="Caption"/>
        <w:keepNext/>
      </w:pPr>
      <w:bookmarkStart w:id="299" w:name="_Toc531729551"/>
      <w:bookmarkStart w:id="300" w:name="_Toc670045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Milestone Fall 2018</w:t>
      </w:r>
      <w:bookmarkEnd w:id="299"/>
      <w:bookmarkEnd w:id="300"/>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lastRenderedPageBreak/>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6D9FC9A7" w:rsidR="00845E82" w:rsidRDefault="00845E82" w:rsidP="00845E82">
      <w:pPr>
        <w:pStyle w:val="Caption"/>
        <w:keepNext/>
      </w:pPr>
      <w:bookmarkStart w:id="301" w:name="_Toc531729552"/>
      <w:bookmarkStart w:id="302" w:name="_Toc670045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Milestone Spring 2019</w:t>
      </w:r>
      <w:bookmarkEnd w:id="301"/>
      <w:bookmarkEnd w:id="30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3" w:name="_Toc1152117"/>
      <w:bookmarkStart w:id="304" w:name="_Toc476660730"/>
      <w:bookmarkStart w:id="305" w:name="_Toc6843442"/>
      <w:bookmarkStart w:id="306" w:name="_Toc531729553"/>
      <w:bookmarkStart w:id="307" w:name="_Toc6700452"/>
      <w:bookmarkStart w:id="308" w:name="_Hlk6667056"/>
      <w:r>
        <w:rPr>
          <w:color w:val="2F5496" w:themeColor="accent1" w:themeShade="BF"/>
        </w:rPr>
        <w:lastRenderedPageBreak/>
        <w:t>A.2. Project timeline</w:t>
      </w:r>
      <w:bookmarkEnd w:id="303"/>
      <w:bookmarkEnd w:id="304"/>
      <w:bookmarkEnd w:id="305"/>
      <w:r>
        <w:rPr>
          <w:color w:val="2F5496" w:themeColor="accent1" w:themeShade="BF"/>
        </w:rPr>
        <w:t xml:space="preserve"> </w:t>
      </w:r>
    </w:p>
    <w:p w14:paraId="0B338FB7" w14:textId="0B90C132" w:rsidR="00E97B90" w:rsidRPr="000B5B96" w:rsidRDefault="00E97B90" w:rsidP="001D46B9">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Timeline Fall 2018</w:t>
      </w:r>
      <w:bookmarkEnd w:id="306"/>
      <w:bookmarkEnd w:id="30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D85A7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D85A73">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D85A73">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D85A73">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D85A73">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D85A7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D85A73">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D85A73">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D85A73">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D85A7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D85A73">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D85A7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D85A73">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D85A7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09"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AF4BB6"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AF4BB6"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AF4BB6"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AF4BB6" w:rsidRPr="00D03E85" w:rsidRDefault="00AF4BB6"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AF4BB6"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AF4BB6"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AF4BB6" w:rsidRPr="00D03E85" w:rsidRDefault="00AF4BB6"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Ghareisa</w:t>
                                  </w:r>
                                </w:p>
                              </w:tc>
                            </w:tr>
                          </w:tbl>
                          <w:p w14:paraId="11EB320F" w14:textId="77777777" w:rsidR="00AF4BB6" w:rsidRDefault="00AF4BB6"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3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&#13;&#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AF4BB6"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AF4BB6"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AF4BB6"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AF4BB6" w:rsidRPr="00D03E85" w:rsidRDefault="00AF4BB6"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AF4BB6"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AF4BB6"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AF4BB6" w:rsidRPr="00D03E85" w:rsidRDefault="00AF4BB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AF4BB6" w:rsidRPr="00D03E85" w:rsidRDefault="00AF4BB6"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Ghareisa</w:t>
                            </w:r>
                          </w:p>
                        </w:tc>
                      </w:tr>
                    </w:tbl>
                    <w:p w14:paraId="11EB320F" w14:textId="77777777" w:rsidR="00AF4BB6" w:rsidRDefault="00AF4BB6" w:rsidP="00E97B90">
                      <w:pPr>
                        <w:jc w:val="center"/>
                      </w:pPr>
                    </w:p>
                  </w:txbxContent>
                </v:textbox>
                <w10:wrap anchorx="margin"/>
              </v:rect>
            </w:pict>
          </mc:Fallback>
        </mc:AlternateContent>
      </w:r>
      <w:bookmarkEnd w:id="309"/>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08"/>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0" w:name="_Toc1152118"/>
      <w:bookmarkStart w:id="311" w:name="_Toc476660731"/>
      <w:bookmarkStart w:id="312" w:name="_Toc6843443"/>
      <w:r>
        <w:rPr>
          <w:color w:val="2F5496" w:themeColor="accent1" w:themeShade="BF"/>
        </w:rPr>
        <w:lastRenderedPageBreak/>
        <w:t>A.3. Anticipated risks</w:t>
      </w:r>
      <w:bookmarkEnd w:id="310"/>
      <w:bookmarkEnd w:id="311"/>
      <w:bookmarkEnd w:id="312"/>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3" w:name="_Toc531798277"/>
      <w:bookmarkStart w:id="314" w:name="_Toc274166462"/>
      <w:bookmarkStart w:id="315" w:name="_Toc6843444"/>
      <w:r>
        <w:rPr>
          <w:sz w:val="36"/>
          <w:szCs w:val="36"/>
        </w:rPr>
        <w:t>Appendix B – Use cases specification</w:t>
      </w:r>
      <w:bookmarkEnd w:id="313"/>
      <w:bookmarkEnd w:id="314"/>
      <w:bookmarkEnd w:id="315"/>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16"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6"/>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17"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7"/>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lastRenderedPageBreak/>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B8104" w14:textId="77777777" w:rsidR="007269F2" w:rsidRDefault="007269F2" w:rsidP="00E97B90">
      <w:pPr>
        <w:spacing w:after="0" w:line="240" w:lineRule="auto"/>
      </w:pPr>
      <w:r>
        <w:separator/>
      </w:r>
    </w:p>
  </w:endnote>
  <w:endnote w:type="continuationSeparator" w:id="0">
    <w:p w14:paraId="211357FE" w14:textId="77777777" w:rsidR="007269F2" w:rsidRDefault="007269F2" w:rsidP="00E97B90">
      <w:pPr>
        <w:spacing w:after="0" w:line="240" w:lineRule="auto"/>
      </w:pPr>
      <w:r>
        <w:continuationSeparator/>
      </w:r>
    </w:p>
  </w:endnote>
  <w:endnote w:type="continuationNotice" w:id="1">
    <w:p w14:paraId="31B9B219" w14:textId="77777777" w:rsidR="007269F2" w:rsidRDefault="007269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venir Roman">
    <w:altName w:val="Calibri"/>
    <w:panose1 w:val="020B0503020203020204"/>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KHIGF D+ Arial,">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Liberation Mono">
    <w:altName w:val="Courier New"/>
    <w:panose1 w:val="020B0604020202020204"/>
    <w:charset w:val="01"/>
    <w:family w:val="modern"/>
    <w:pitch w:val="fixed"/>
  </w:font>
  <w:font w:name="Nimbus Mono L">
    <w:panose1 w:val="020B0604020202020204"/>
    <w:charset w:val="00"/>
    <w:family w:val="roman"/>
    <w:notTrueType/>
    <w:pitch w:val="default"/>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AF4BB6" w:rsidRDefault="00AF4BB6"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AF4BB6" w14:paraId="463599E8" w14:textId="77777777">
      <w:tc>
        <w:tcPr>
          <w:tcW w:w="918" w:type="dxa"/>
        </w:tcPr>
        <w:p w14:paraId="424DCE37" w14:textId="77777777" w:rsidR="00AF4BB6" w:rsidRPr="00796232" w:rsidRDefault="00AF4BB6">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AF4BB6" w:rsidRPr="00796232" w:rsidRDefault="00AF4BB6">
          <w:pPr>
            <w:pStyle w:val="Footer"/>
            <w:rPr>
              <w:sz w:val="18"/>
              <w:szCs w:val="18"/>
            </w:rPr>
          </w:pPr>
        </w:p>
      </w:tc>
    </w:tr>
  </w:tbl>
  <w:p w14:paraId="115E451B" w14:textId="77777777" w:rsidR="00AF4BB6" w:rsidRDefault="00AF4B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AF4BB6" w14:paraId="46F76C91" w14:textId="77777777">
      <w:tc>
        <w:tcPr>
          <w:tcW w:w="918" w:type="dxa"/>
        </w:tcPr>
        <w:p w14:paraId="25ACD8FA" w14:textId="77777777" w:rsidR="00AF4BB6" w:rsidRPr="00796232" w:rsidRDefault="00AF4BB6">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AF4BB6" w:rsidRPr="00796232" w:rsidRDefault="00AF4BB6">
          <w:pPr>
            <w:pStyle w:val="Footer"/>
            <w:rPr>
              <w:sz w:val="18"/>
              <w:szCs w:val="18"/>
            </w:rPr>
          </w:pPr>
        </w:p>
      </w:tc>
    </w:tr>
  </w:tbl>
  <w:p w14:paraId="1D0CC654" w14:textId="77777777" w:rsidR="00AF4BB6" w:rsidRDefault="00AF4B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A2163" w14:textId="77777777" w:rsidR="007269F2" w:rsidRDefault="007269F2" w:rsidP="00E97B90">
      <w:pPr>
        <w:spacing w:after="0" w:line="240" w:lineRule="auto"/>
      </w:pPr>
      <w:r>
        <w:separator/>
      </w:r>
    </w:p>
  </w:footnote>
  <w:footnote w:type="continuationSeparator" w:id="0">
    <w:p w14:paraId="0D456893" w14:textId="77777777" w:rsidR="007269F2" w:rsidRDefault="007269F2" w:rsidP="00E97B90">
      <w:pPr>
        <w:spacing w:after="0" w:line="240" w:lineRule="auto"/>
      </w:pPr>
      <w:r>
        <w:continuationSeparator/>
      </w:r>
    </w:p>
  </w:footnote>
  <w:footnote w:type="continuationNotice" w:id="1">
    <w:p w14:paraId="61668F9F" w14:textId="77777777" w:rsidR="007269F2" w:rsidRDefault="007269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02CC3"/>
    <w:multiLevelType w:val="hybridMultilevel"/>
    <w:tmpl w:val="2F867E0A"/>
    <w:lvl w:ilvl="0" w:tplc="CD944B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0"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2"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631E3153"/>
    <w:multiLevelType w:val="multilevel"/>
    <w:tmpl w:val="D630A900"/>
    <w:lvl w:ilvl="0">
      <w:start w:val="5"/>
      <w:numFmt w:val="decimal"/>
      <w:lvlText w:val="%1"/>
      <w:lvlJc w:val="left"/>
      <w:pPr>
        <w:ind w:left="360" w:hanging="360"/>
      </w:pPr>
      <w:rPr>
        <w:rFonts w:hint="default"/>
      </w:rPr>
    </w:lvl>
    <w:lvl w:ilvl="1">
      <w:start w:val="4"/>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45"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6E80D41"/>
    <w:multiLevelType w:val="hybridMultilevel"/>
    <w:tmpl w:val="5888D0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A52BA1"/>
    <w:multiLevelType w:val="hybridMultilevel"/>
    <w:tmpl w:val="1BCA8216"/>
    <w:lvl w:ilvl="0" w:tplc="134ED392">
      <w:start w:val="2"/>
      <w:numFmt w:val="bullet"/>
      <w:lvlText w:val="-"/>
      <w:lvlJc w:val="left"/>
      <w:pPr>
        <w:ind w:left="1800" w:hanging="360"/>
      </w:pPr>
      <w:rPr>
        <w:rFonts w:ascii="Calibri" w:eastAsiaTheme="minorEastAsia"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1"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5313A15"/>
    <w:multiLevelType w:val="hybridMultilevel"/>
    <w:tmpl w:val="8772AC04"/>
    <w:lvl w:ilvl="0" w:tplc="6A8ABC1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54"/>
  </w:num>
  <w:num w:numId="5">
    <w:abstractNumId w:val="30"/>
  </w:num>
  <w:num w:numId="6">
    <w:abstractNumId w:val="49"/>
  </w:num>
  <w:num w:numId="7">
    <w:abstractNumId w:val="56"/>
  </w:num>
  <w:num w:numId="8">
    <w:abstractNumId w:val="13"/>
  </w:num>
  <w:num w:numId="9">
    <w:abstractNumId w:val="0"/>
  </w:num>
  <w:num w:numId="10">
    <w:abstractNumId w:val="37"/>
  </w:num>
  <w:num w:numId="11">
    <w:abstractNumId w:val="34"/>
  </w:num>
  <w:num w:numId="12">
    <w:abstractNumId w:val="27"/>
  </w:num>
  <w:num w:numId="13">
    <w:abstractNumId w:val="57"/>
  </w:num>
  <w:num w:numId="14">
    <w:abstractNumId w:val="48"/>
  </w:num>
  <w:num w:numId="15">
    <w:abstractNumId w:val="35"/>
  </w:num>
  <w:num w:numId="16">
    <w:abstractNumId w:val="5"/>
  </w:num>
  <w:num w:numId="17">
    <w:abstractNumId w:val="23"/>
  </w:num>
  <w:num w:numId="18">
    <w:abstractNumId w:val="25"/>
  </w:num>
  <w:num w:numId="19">
    <w:abstractNumId w:val="8"/>
  </w:num>
  <w:num w:numId="20">
    <w:abstractNumId w:val="42"/>
  </w:num>
  <w:num w:numId="21">
    <w:abstractNumId w:val="3"/>
  </w:num>
  <w:num w:numId="22">
    <w:abstractNumId w:val="17"/>
  </w:num>
  <w:num w:numId="23">
    <w:abstractNumId w:val="10"/>
  </w:num>
  <w:num w:numId="24">
    <w:abstractNumId w:val="16"/>
  </w:num>
  <w:num w:numId="25">
    <w:abstractNumId w:val="33"/>
  </w:num>
  <w:num w:numId="26">
    <w:abstractNumId w:val="39"/>
  </w:num>
  <w:num w:numId="27">
    <w:abstractNumId w:val="2"/>
  </w:num>
  <w:num w:numId="28">
    <w:abstractNumId w:val="32"/>
  </w:num>
  <w:num w:numId="29">
    <w:abstractNumId w:val="24"/>
  </w:num>
  <w:num w:numId="30">
    <w:abstractNumId w:val="15"/>
  </w:num>
  <w:num w:numId="31">
    <w:abstractNumId w:val="14"/>
  </w:num>
  <w:num w:numId="32">
    <w:abstractNumId w:val="21"/>
  </w:num>
  <w:num w:numId="33">
    <w:abstractNumId w:val="51"/>
  </w:num>
  <w:num w:numId="34">
    <w:abstractNumId w:val="52"/>
  </w:num>
  <w:num w:numId="35">
    <w:abstractNumId w:val="58"/>
  </w:num>
  <w:num w:numId="36">
    <w:abstractNumId w:val="36"/>
  </w:num>
  <w:num w:numId="37">
    <w:abstractNumId w:val="9"/>
  </w:num>
  <w:num w:numId="38">
    <w:abstractNumId w:val="46"/>
  </w:num>
  <w:num w:numId="39">
    <w:abstractNumId w:val="4"/>
  </w:num>
  <w:num w:numId="40">
    <w:abstractNumId w:val="55"/>
  </w:num>
  <w:num w:numId="41">
    <w:abstractNumId w:val="1"/>
  </w:num>
  <w:num w:numId="42">
    <w:abstractNumId w:val="26"/>
  </w:num>
  <w:num w:numId="43">
    <w:abstractNumId w:val="29"/>
  </w:num>
  <w:num w:numId="44">
    <w:abstractNumId w:val="43"/>
  </w:num>
  <w:num w:numId="45">
    <w:abstractNumId w:val="28"/>
  </w:num>
  <w:num w:numId="46">
    <w:abstractNumId w:val="31"/>
  </w:num>
  <w:num w:numId="47">
    <w:abstractNumId w:val="38"/>
  </w:num>
  <w:num w:numId="48">
    <w:abstractNumId w:val="12"/>
  </w:num>
  <w:num w:numId="49">
    <w:abstractNumId w:val="6"/>
  </w:num>
  <w:num w:numId="50">
    <w:abstractNumId w:val="47"/>
  </w:num>
  <w:num w:numId="51">
    <w:abstractNumId w:val="11"/>
  </w:num>
  <w:num w:numId="52">
    <w:abstractNumId w:val="41"/>
  </w:num>
  <w:num w:numId="53">
    <w:abstractNumId w:val="20"/>
  </w:num>
  <w:num w:numId="54">
    <w:abstractNumId w:val="7"/>
  </w:num>
  <w:num w:numId="55">
    <w:abstractNumId w:val="44"/>
  </w:num>
  <w:num w:numId="56">
    <w:abstractNumId w:val="50"/>
  </w:num>
  <w:num w:numId="57">
    <w:abstractNumId w:val="40"/>
  </w:num>
  <w:num w:numId="58">
    <w:abstractNumId w:val="45"/>
  </w:num>
  <w:num w:numId="59">
    <w:abstractNumId w:val="5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4FANTXWYMtAAAA"/>
  </w:docVars>
  <w:rsids>
    <w:rsidRoot w:val="00BA56A5"/>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62EAA"/>
    <w:rsid w:val="00065FF1"/>
    <w:rsid w:val="000716DA"/>
    <w:rsid w:val="00071C4D"/>
    <w:rsid w:val="00071E3C"/>
    <w:rsid w:val="00073EE0"/>
    <w:rsid w:val="000805AE"/>
    <w:rsid w:val="0008436C"/>
    <w:rsid w:val="00085C0D"/>
    <w:rsid w:val="00087CAD"/>
    <w:rsid w:val="000A45D0"/>
    <w:rsid w:val="000A54CF"/>
    <w:rsid w:val="000A587E"/>
    <w:rsid w:val="000B2AD6"/>
    <w:rsid w:val="000B5B45"/>
    <w:rsid w:val="000D07D0"/>
    <w:rsid w:val="000D1422"/>
    <w:rsid w:val="000D4955"/>
    <w:rsid w:val="000D66F0"/>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4C46"/>
    <w:rsid w:val="00133568"/>
    <w:rsid w:val="001400E8"/>
    <w:rsid w:val="001408F0"/>
    <w:rsid w:val="00142D07"/>
    <w:rsid w:val="00150000"/>
    <w:rsid w:val="0015377D"/>
    <w:rsid w:val="001572EA"/>
    <w:rsid w:val="00157AC9"/>
    <w:rsid w:val="00160301"/>
    <w:rsid w:val="00172FD6"/>
    <w:rsid w:val="00173FF3"/>
    <w:rsid w:val="00174517"/>
    <w:rsid w:val="00175B14"/>
    <w:rsid w:val="00181B4B"/>
    <w:rsid w:val="00183457"/>
    <w:rsid w:val="00183D56"/>
    <w:rsid w:val="001927D4"/>
    <w:rsid w:val="0019319D"/>
    <w:rsid w:val="001A0C9B"/>
    <w:rsid w:val="001A6F9E"/>
    <w:rsid w:val="001B1353"/>
    <w:rsid w:val="001B4903"/>
    <w:rsid w:val="001B50B0"/>
    <w:rsid w:val="001B6D1E"/>
    <w:rsid w:val="001C00DA"/>
    <w:rsid w:val="001C236B"/>
    <w:rsid w:val="001C31B1"/>
    <w:rsid w:val="001C73B8"/>
    <w:rsid w:val="001D1504"/>
    <w:rsid w:val="001D1968"/>
    <w:rsid w:val="001D1BCE"/>
    <w:rsid w:val="001D3A0E"/>
    <w:rsid w:val="001D46B9"/>
    <w:rsid w:val="001D4B49"/>
    <w:rsid w:val="001D68E7"/>
    <w:rsid w:val="001E3B57"/>
    <w:rsid w:val="001E46E4"/>
    <w:rsid w:val="001E470C"/>
    <w:rsid w:val="001E6BC5"/>
    <w:rsid w:val="001F20CF"/>
    <w:rsid w:val="001F22D0"/>
    <w:rsid w:val="002006FC"/>
    <w:rsid w:val="00201A59"/>
    <w:rsid w:val="0020651D"/>
    <w:rsid w:val="002120A5"/>
    <w:rsid w:val="002161F0"/>
    <w:rsid w:val="00223377"/>
    <w:rsid w:val="00227078"/>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16A10"/>
    <w:rsid w:val="00320ACE"/>
    <w:rsid w:val="00320BE2"/>
    <w:rsid w:val="00322EDD"/>
    <w:rsid w:val="003316C0"/>
    <w:rsid w:val="00332553"/>
    <w:rsid w:val="00332A0C"/>
    <w:rsid w:val="0033698F"/>
    <w:rsid w:val="00340559"/>
    <w:rsid w:val="0034189D"/>
    <w:rsid w:val="0034241E"/>
    <w:rsid w:val="0034327F"/>
    <w:rsid w:val="003442F5"/>
    <w:rsid w:val="00346B1D"/>
    <w:rsid w:val="00347711"/>
    <w:rsid w:val="003526AE"/>
    <w:rsid w:val="0035793B"/>
    <w:rsid w:val="00362FFE"/>
    <w:rsid w:val="003631B9"/>
    <w:rsid w:val="00363E39"/>
    <w:rsid w:val="003668F2"/>
    <w:rsid w:val="00376EAF"/>
    <w:rsid w:val="00380771"/>
    <w:rsid w:val="00383125"/>
    <w:rsid w:val="003864D5"/>
    <w:rsid w:val="003865F5"/>
    <w:rsid w:val="00387B47"/>
    <w:rsid w:val="00397A5F"/>
    <w:rsid w:val="003A20C4"/>
    <w:rsid w:val="003A25A8"/>
    <w:rsid w:val="003A5993"/>
    <w:rsid w:val="003B60D6"/>
    <w:rsid w:val="003B60E8"/>
    <w:rsid w:val="003B6D78"/>
    <w:rsid w:val="003B7824"/>
    <w:rsid w:val="003C0330"/>
    <w:rsid w:val="003C5D4F"/>
    <w:rsid w:val="003C5E58"/>
    <w:rsid w:val="003D0A62"/>
    <w:rsid w:val="003D5222"/>
    <w:rsid w:val="003E16CD"/>
    <w:rsid w:val="003E1F84"/>
    <w:rsid w:val="003E4AF9"/>
    <w:rsid w:val="003E4C11"/>
    <w:rsid w:val="003E5529"/>
    <w:rsid w:val="003E5585"/>
    <w:rsid w:val="003F52CB"/>
    <w:rsid w:val="003F6908"/>
    <w:rsid w:val="003F691C"/>
    <w:rsid w:val="00406EE8"/>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BE2"/>
    <w:rsid w:val="00465194"/>
    <w:rsid w:val="00467DCC"/>
    <w:rsid w:val="004723CA"/>
    <w:rsid w:val="00473D59"/>
    <w:rsid w:val="004753CF"/>
    <w:rsid w:val="00476394"/>
    <w:rsid w:val="004770FA"/>
    <w:rsid w:val="00482579"/>
    <w:rsid w:val="004825EF"/>
    <w:rsid w:val="004962A3"/>
    <w:rsid w:val="0049788A"/>
    <w:rsid w:val="004978E9"/>
    <w:rsid w:val="004A4FF3"/>
    <w:rsid w:val="004B4CEC"/>
    <w:rsid w:val="004C0456"/>
    <w:rsid w:val="004C0C64"/>
    <w:rsid w:val="004C338C"/>
    <w:rsid w:val="004C535E"/>
    <w:rsid w:val="004C5ACC"/>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69AE"/>
    <w:rsid w:val="00597CCB"/>
    <w:rsid w:val="005A46B9"/>
    <w:rsid w:val="005A5AC4"/>
    <w:rsid w:val="005A6E03"/>
    <w:rsid w:val="005B4B13"/>
    <w:rsid w:val="005B4C81"/>
    <w:rsid w:val="005B6F5E"/>
    <w:rsid w:val="005B7D23"/>
    <w:rsid w:val="005D114C"/>
    <w:rsid w:val="005D21E0"/>
    <w:rsid w:val="005D6F0E"/>
    <w:rsid w:val="005D7B2A"/>
    <w:rsid w:val="005E24BB"/>
    <w:rsid w:val="005E29A8"/>
    <w:rsid w:val="005E4AC6"/>
    <w:rsid w:val="005E6474"/>
    <w:rsid w:val="005E6AA2"/>
    <w:rsid w:val="005F1037"/>
    <w:rsid w:val="005F592C"/>
    <w:rsid w:val="005F7124"/>
    <w:rsid w:val="006005D9"/>
    <w:rsid w:val="006007F9"/>
    <w:rsid w:val="006010B8"/>
    <w:rsid w:val="006058FF"/>
    <w:rsid w:val="00605B7A"/>
    <w:rsid w:val="0060606D"/>
    <w:rsid w:val="006079B5"/>
    <w:rsid w:val="006117AF"/>
    <w:rsid w:val="0061427A"/>
    <w:rsid w:val="00614FE6"/>
    <w:rsid w:val="0061674F"/>
    <w:rsid w:val="0061753D"/>
    <w:rsid w:val="00617CB5"/>
    <w:rsid w:val="00622E84"/>
    <w:rsid w:val="00623889"/>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5E64"/>
    <w:rsid w:val="00680333"/>
    <w:rsid w:val="00681137"/>
    <w:rsid w:val="00684C4D"/>
    <w:rsid w:val="00686B65"/>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700F06"/>
    <w:rsid w:val="0071624F"/>
    <w:rsid w:val="00721365"/>
    <w:rsid w:val="00723640"/>
    <w:rsid w:val="00724150"/>
    <w:rsid w:val="007269F2"/>
    <w:rsid w:val="0073046F"/>
    <w:rsid w:val="007327D2"/>
    <w:rsid w:val="00734470"/>
    <w:rsid w:val="007347B3"/>
    <w:rsid w:val="00735661"/>
    <w:rsid w:val="00742C78"/>
    <w:rsid w:val="007451F1"/>
    <w:rsid w:val="00752629"/>
    <w:rsid w:val="00753C72"/>
    <w:rsid w:val="00755E35"/>
    <w:rsid w:val="00757FC2"/>
    <w:rsid w:val="007601D7"/>
    <w:rsid w:val="00760901"/>
    <w:rsid w:val="007632E1"/>
    <w:rsid w:val="00772B03"/>
    <w:rsid w:val="0077580B"/>
    <w:rsid w:val="00794791"/>
    <w:rsid w:val="007969C3"/>
    <w:rsid w:val="00797034"/>
    <w:rsid w:val="007A0420"/>
    <w:rsid w:val="007A777A"/>
    <w:rsid w:val="007B063A"/>
    <w:rsid w:val="007B0E51"/>
    <w:rsid w:val="007B4326"/>
    <w:rsid w:val="007B4F08"/>
    <w:rsid w:val="007C27C0"/>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7AD"/>
    <w:rsid w:val="008F1BB4"/>
    <w:rsid w:val="008F4D9B"/>
    <w:rsid w:val="008F68E8"/>
    <w:rsid w:val="00901851"/>
    <w:rsid w:val="009046EF"/>
    <w:rsid w:val="00907AEA"/>
    <w:rsid w:val="00910496"/>
    <w:rsid w:val="009123C2"/>
    <w:rsid w:val="0091453C"/>
    <w:rsid w:val="0092245E"/>
    <w:rsid w:val="009356A6"/>
    <w:rsid w:val="009367DC"/>
    <w:rsid w:val="009433E2"/>
    <w:rsid w:val="00944313"/>
    <w:rsid w:val="00944FBE"/>
    <w:rsid w:val="00945328"/>
    <w:rsid w:val="00951ECA"/>
    <w:rsid w:val="009523F5"/>
    <w:rsid w:val="00963D02"/>
    <w:rsid w:val="00972747"/>
    <w:rsid w:val="00972BCA"/>
    <w:rsid w:val="00973A43"/>
    <w:rsid w:val="009859B1"/>
    <w:rsid w:val="00986395"/>
    <w:rsid w:val="00990125"/>
    <w:rsid w:val="00993346"/>
    <w:rsid w:val="009B0873"/>
    <w:rsid w:val="009B295A"/>
    <w:rsid w:val="009B49D7"/>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51162"/>
    <w:rsid w:val="00A550D7"/>
    <w:rsid w:val="00A571C2"/>
    <w:rsid w:val="00A573B3"/>
    <w:rsid w:val="00A63124"/>
    <w:rsid w:val="00A660F7"/>
    <w:rsid w:val="00A66CF4"/>
    <w:rsid w:val="00A673D4"/>
    <w:rsid w:val="00A67C31"/>
    <w:rsid w:val="00A71D26"/>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6798"/>
    <w:rsid w:val="00AF4BB6"/>
    <w:rsid w:val="00AF54F3"/>
    <w:rsid w:val="00AF67DD"/>
    <w:rsid w:val="00B007CA"/>
    <w:rsid w:val="00B059DD"/>
    <w:rsid w:val="00B07654"/>
    <w:rsid w:val="00B12909"/>
    <w:rsid w:val="00B13395"/>
    <w:rsid w:val="00B136BF"/>
    <w:rsid w:val="00B164A7"/>
    <w:rsid w:val="00B32664"/>
    <w:rsid w:val="00B33E77"/>
    <w:rsid w:val="00B368AA"/>
    <w:rsid w:val="00B3705F"/>
    <w:rsid w:val="00B46887"/>
    <w:rsid w:val="00B5727C"/>
    <w:rsid w:val="00B57488"/>
    <w:rsid w:val="00B608D7"/>
    <w:rsid w:val="00B7078E"/>
    <w:rsid w:val="00B71E0C"/>
    <w:rsid w:val="00B72714"/>
    <w:rsid w:val="00B747F3"/>
    <w:rsid w:val="00B748D9"/>
    <w:rsid w:val="00B86A20"/>
    <w:rsid w:val="00B93B65"/>
    <w:rsid w:val="00BA0E5D"/>
    <w:rsid w:val="00BA120D"/>
    <w:rsid w:val="00BA1FF3"/>
    <w:rsid w:val="00BA4282"/>
    <w:rsid w:val="00BA4A70"/>
    <w:rsid w:val="00BA56A5"/>
    <w:rsid w:val="00BB043A"/>
    <w:rsid w:val="00BB6530"/>
    <w:rsid w:val="00BC00FE"/>
    <w:rsid w:val="00BD08E8"/>
    <w:rsid w:val="00BD165A"/>
    <w:rsid w:val="00BD4BE6"/>
    <w:rsid w:val="00BE2707"/>
    <w:rsid w:val="00BE3034"/>
    <w:rsid w:val="00BE67C7"/>
    <w:rsid w:val="00BF005D"/>
    <w:rsid w:val="00BF2E92"/>
    <w:rsid w:val="00BF4DA5"/>
    <w:rsid w:val="00BF59E4"/>
    <w:rsid w:val="00BF78B6"/>
    <w:rsid w:val="00C02E1C"/>
    <w:rsid w:val="00C043F3"/>
    <w:rsid w:val="00C04ACB"/>
    <w:rsid w:val="00C05208"/>
    <w:rsid w:val="00C14682"/>
    <w:rsid w:val="00C17351"/>
    <w:rsid w:val="00C2165C"/>
    <w:rsid w:val="00C22E30"/>
    <w:rsid w:val="00C2715E"/>
    <w:rsid w:val="00C3042E"/>
    <w:rsid w:val="00C320FA"/>
    <w:rsid w:val="00C32478"/>
    <w:rsid w:val="00C3793D"/>
    <w:rsid w:val="00C404F3"/>
    <w:rsid w:val="00C40A67"/>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0278"/>
    <w:rsid w:val="00C92AB2"/>
    <w:rsid w:val="00C969BF"/>
    <w:rsid w:val="00C973A2"/>
    <w:rsid w:val="00CA014F"/>
    <w:rsid w:val="00CA1417"/>
    <w:rsid w:val="00CC1746"/>
    <w:rsid w:val="00CC1A54"/>
    <w:rsid w:val="00CC3126"/>
    <w:rsid w:val="00CC5118"/>
    <w:rsid w:val="00CC6F48"/>
    <w:rsid w:val="00CD3318"/>
    <w:rsid w:val="00CD70F7"/>
    <w:rsid w:val="00CD7622"/>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91E"/>
    <w:rsid w:val="00E140B8"/>
    <w:rsid w:val="00E1445D"/>
    <w:rsid w:val="00E20A7B"/>
    <w:rsid w:val="00E2233E"/>
    <w:rsid w:val="00E24079"/>
    <w:rsid w:val="00E24A48"/>
    <w:rsid w:val="00E25424"/>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7B04"/>
    <w:rsid w:val="00EC1425"/>
    <w:rsid w:val="00EC22C0"/>
    <w:rsid w:val="00EC2708"/>
    <w:rsid w:val="00EC28D9"/>
    <w:rsid w:val="00EC2C95"/>
    <w:rsid w:val="00EC5A47"/>
    <w:rsid w:val="00ED09E6"/>
    <w:rsid w:val="00ED57A2"/>
    <w:rsid w:val="00EE3126"/>
    <w:rsid w:val="00EE4A85"/>
    <w:rsid w:val="00EF0D6A"/>
    <w:rsid w:val="00EF30E3"/>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159" Type="http://schemas.openxmlformats.org/officeDocument/2006/relationships/image" Target="media/image110.jpeg"/><Relationship Id="rId170" Type="http://schemas.openxmlformats.org/officeDocument/2006/relationships/image" Target="media/image119.png"/><Relationship Id="rId226" Type="http://schemas.openxmlformats.org/officeDocument/2006/relationships/image" Target="media/image175.png"/><Relationship Id="rId268" Type="http://schemas.openxmlformats.org/officeDocument/2006/relationships/image" Target="media/image217.jpeg"/><Relationship Id="rId32" Type="http://schemas.openxmlformats.org/officeDocument/2006/relationships/hyperlink" Target="https://qucloud-my.sharepoint.com/personal/ga1402464_qu_edu_qa/Documents/Senior%20Project/ParQU%20Final/Report-Draft1.docx" TargetMode="External"/><Relationship Id="rId74" Type="http://schemas.openxmlformats.org/officeDocument/2006/relationships/image" Target="media/image26.png"/><Relationship Id="rId128" Type="http://schemas.openxmlformats.org/officeDocument/2006/relationships/image" Target="media/image79.png"/><Relationship Id="rId5" Type="http://schemas.openxmlformats.org/officeDocument/2006/relationships/webSettings" Target="webSettings.xml"/><Relationship Id="rId181" Type="http://schemas.openxmlformats.org/officeDocument/2006/relationships/image" Target="media/image130.png"/><Relationship Id="rId237" Type="http://schemas.openxmlformats.org/officeDocument/2006/relationships/image" Target="media/image186.png"/><Relationship Id="rId279" Type="http://schemas.openxmlformats.org/officeDocument/2006/relationships/image" Target="media/image226.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39" Type="http://schemas.openxmlformats.org/officeDocument/2006/relationships/image" Target="media/image90.png"/><Relationship Id="rId85" Type="http://schemas.openxmlformats.org/officeDocument/2006/relationships/image" Target="media/image37.jpeg"/><Relationship Id="rId150" Type="http://schemas.openxmlformats.org/officeDocument/2006/relationships/image" Target="media/image101.jpeg"/><Relationship Id="rId171" Type="http://schemas.openxmlformats.org/officeDocument/2006/relationships/image" Target="media/image120.png"/><Relationship Id="rId192" Type="http://schemas.openxmlformats.org/officeDocument/2006/relationships/image" Target="media/image141.png"/><Relationship Id="rId206" Type="http://schemas.openxmlformats.org/officeDocument/2006/relationships/image" Target="media/image155.png"/><Relationship Id="rId227" Type="http://schemas.openxmlformats.org/officeDocument/2006/relationships/image" Target="media/image176.png"/><Relationship Id="rId248" Type="http://schemas.openxmlformats.org/officeDocument/2006/relationships/image" Target="media/image197.jpeg"/><Relationship Id="rId269" Type="http://schemas.openxmlformats.org/officeDocument/2006/relationships/image" Target="media/image218.jpeg"/><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footer" Target="footer3.xml"/><Relationship Id="rId129" Type="http://schemas.openxmlformats.org/officeDocument/2006/relationships/image" Target="media/image80.png"/><Relationship Id="rId280" Type="http://schemas.openxmlformats.org/officeDocument/2006/relationships/image" Target="media/image227.jpe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image" Target="media/image112.jpeg"/><Relationship Id="rId182" Type="http://schemas.openxmlformats.org/officeDocument/2006/relationships/image" Target="media/image131.png"/><Relationship Id="rId217" Type="http://schemas.openxmlformats.org/officeDocument/2006/relationships/image" Target="media/image166.png"/><Relationship Id="rId6" Type="http://schemas.openxmlformats.org/officeDocument/2006/relationships/footnotes" Target="footnotes.xml"/><Relationship Id="rId238" Type="http://schemas.openxmlformats.org/officeDocument/2006/relationships/image" Target="media/image187.png"/><Relationship Id="rId259" Type="http://schemas.openxmlformats.org/officeDocument/2006/relationships/image" Target="media/image208.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270" Type="http://schemas.openxmlformats.org/officeDocument/2006/relationships/image" Target="media/image219.jpe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1.png"/><Relationship Id="rId151" Type="http://schemas.openxmlformats.org/officeDocument/2006/relationships/image" Target="media/image102.jpeg"/><Relationship Id="rId172" Type="http://schemas.openxmlformats.org/officeDocument/2006/relationships/image" Target="media/image121.png"/><Relationship Id="rId193" Type="http://schemas.openxmlformats.org/officeDocument/2006/relationships/image" Target="media/image142.png"/><Relationship Id="rId207" Type="http://schemas.openxmlformats.org/officeDocument/2006/relationships/image" Target="media/image156.png"/><Relationship Id="rId228" Type="http://schemas.openxmlformats.org/officeDocument/2006/relationships/image" Target="media/image177.png"/><Relationship Id="rId249" Type="http://schemas.openxmlformats.org/officeDocument/2006/relationships/image" Target="media/image198.jpe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09.jpeg"/><Relationship Id="rId281" Type="http://schemas.openxmlformats.org/officeDocument/2006/relationships/fontTable" Target="fontTable.xml"/><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20" Type="http://schemas.openxmlformats.org/officeDocument/2006/relationships/image" Target="media/image71.jpeg"/><Relationship Id="rId141" Type="http://schemas.openxmlformats.org/officeDocument/2006/relationships/image" Target="media/image92.png"/><Relationship Id="rId7" Type="http://schemas.openxmlformats.org/officeDocument/2006/relationships/endnotes" Target="endnotes.xml"/><Relationship Id="rId162" Type="http://schemas.openxmlformats.org/officeDocument/2006/relationships/image" Target="media/image113.jpeg"/><Relationship Id="rId183" Type="http://schemas.openxmlformats.org/officeDocument/2006/relationships/image" Target="media/image132.png"/><Relationship Id="rId218" Type="http://schemas.openxmlformats.org/officeDocument/2006/relationships/image" Target="media/image167.png"/><Relationship Id="rId239" Type="http://schemas.openxmlformats.org/officeDocument/2006/relationships/image" Target="media/image188.png"/><Relationship Id="rId250" Type="http://schemas.openxmlformats.org/officeDocument/2006/relationships/image" Target="media/image199.jpeg"/><Relationship Id="rId271" Type="http://schemas.openxmlformats.org/officeDocument/2006/relationships/image" Target="media/image220.jpeg"/><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31" Type="http://schemas.openxmlformats.org/officeDocument/2006/relationships/image" Target="media/image82.png"/><Relationship Id="rId152" Type="http://schemas.openxmlformats.org/officeDocument/2006/relationships/image" Target="media/image103.jpeg"/><Relationship Id="rId173" Type="http://schemas.openxmlformats.org/officeDocument/2006/relationships/image" Target="media/image122.png"/><Relationship Id="rId194" Type="http://schemas.openxmlformats.org/officeDocument/2006/relationships/image" Target="media/image143.png"/><Relationship Id="rId208" Type="http://schemas.openxmlformats.org/officeDocument/2006/relationships/image" Target="media/image157.png"/><Relationship Id="rId229" Type="http://schemas.openxmlformats.org/officeDocument/2006/relationships/image" Target="media/image178.png"/><Relationship Id="rId240" Type="http://schemas.openxmlformats.org/officeDocument/2006/relationships/image" Target="media/image189.png"/><Relationship Id="rId261" Type="http://schemas.openxmlformats.org/officeDocument/2006/relationships/image" Target="media/image210.jpeg"/><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282" Type="http://schemas.openxmlformats.org/officeDocument/2006/relationships/theme" Target="theme/theme1.xml"/><Relationship Id="rId8" Type="http://schemas.openxmlformats.org/officeDocument/2006/relationships/image" Target="media/image1.png"/><Relationship Id="rId98" Type="http://schemas.openxmlformats.org/officeDocument/2006/relationships/image" Target="media/image50.jpeg"/><Relationship Id="rId121" Type="http://schemas.openxmlformats.org/officeDocument/2006/relationships/image" Target="media/image72.jpeg"/><Relationship Id="rId142" Type="http://schemas.openxmlformats.org/officeDocument/2006/relationships/image" Target="media/image93.jpeg"/><Relationship Id="rId163" Type="http://schemas.openxmlformats.org/officeDocument/2006/relationships/image" Target="media/image114.jpeg"/><Relationship Id="rId184" Type="http://schemas.openxmlformats.org/officeDocument/2006/relationships/image" Target="media/image133.png"/><Relationship Id="rId219" Type="http://schemas.openxmlformats.org/officeDocument/2006/relationships/image" Target="media/image168.png"/><Relationship Id="rId230" Type="http://schemas.openxmlformats.org/officeDocument/2006/relationships/image" Target="media/image179.png"/><Relationship Id="rId251" Type="http://schemas.openxmlformats.org/officeDocument/2006/relationships/image" Target="media/image200.jpe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272" Type="http://schemas.openxmlformats.org/officeDocument/2006/relationships/image" Target="media/image221.jpe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jpeg"/><Relationship Id="rId174" Type="http://schemas.openxmlformats.org/officeDocument/2006/relationships/image" Target="media/image123.png"/><Relationship Id="rId195" Type="http://schemas.openxmlformats.org/officeDocument/2006/relationships/image" Target="media/image144.png"/><Relationship Id="rId209" Type="http://schemas.openxmlformats.org/officeDocument/2006/relationships/image" Target="media/image158.png"/><Relationship Id="rId220" Type="http://schemas.openxmlformats.org/officeDocument/2006/relationships/image" Target="media/image169.png"/><Relationship Id="rId241" Type="http://schemas.openxmlformats.org/officeDocument/2006/relationships/image" Target="media/image190.pn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262" Type="http://schemas.openxmlformats.org/officeDocument/2006/relationships/image" Target="media/image211.jpeg"/><Relationship Id="rId78" Type="http://schemas.openxmlformats.org/officeDocument/2006/relationships/image" Target="media/image30.png"/><Relationship Id="rId99" Type="http://schemas.openxmlformats.org/officeDocument/2006/relationships/image" Target="media/image51.png"/><Relationship Id="rId101" Type="http://schemas.openxmlformats.org/officeDocument/2006/relationships/image" Target="media/image53.jpg"/><Relationship Id="rId122" Type="http://schemas.openxmlformats.org/officeDocument/2006/relationships/image" Target="media/image73.png"/><Relationship Id="rId143" Type="http://schemas.openxmlformats.org/officeDocument/2006/relationships/image" Target="media/image94.jpeg"/><Relationship Id="rId164" Type="http://schemas.openxmlformats.org/officeDocument/2006/relationships/image" Target="media/image115.jpeg"/><Relationship Id="rId185" Type="http://schemas.openxmlformats.org/officeDocument/2006/relationships/image" Target="media/image134.png"/><Relationship Id="rId9" Type="http://schemas.openxmlformats.org/officeDocument/2006/relationships/footer" Target="footer1.xml"/><Relationship Id="rId210" Type="http://schemas.openxmlformats.org/officeDocument/2006/relationships/image" Target="media/image159.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0.png"/><Relationship Id="rId252" Type="http://schemas.openxmlformats.org/officeDocument/2006/relationships/image" Target="media/image201.jpeg"/><Relationship Id="rId273" Type="http://schemas.openxmlformats.org/officeDocument/2006/relationships/image" Target="media/image222.jpeg"/><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jpeg"/><Relationship Id="rId175" Type="http://schemas.openxmlformats.org/officeDocument/2006/relationships/image" Target="media/image124.png"/><Relationship Id="rId196" Type="http://schemas.openxmlformats.org/officeDocument/2006/relationships/image" Target="media/image145.png"/><Relationship Id="rId200" Type="http://schemas.openxmlformats.org/officeDocument/2006/relationships/image" Target="media/image149.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0.png"/><Relationship Id="rId242" Type="http://schemas.openxmlformats.org/officeDocument/2006/relationships/image" Target="media/image191.png"/><Relationship Id="rId263" Type="http://schemas.openxmlformats.org/officeDocument/2006/relationships/image" Target="media/image212.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jpeg"/><Relationship Id="rId90" Type="http://schemas.openxmlformats.org/officeDocument/2006/relationships/image" Target="media/image42.jpeg"/><Relationship Id="rId165" Type="http://schemas.openxmlformats.org/officeDocument/2006/relationships/image" Target="media/image116.jpeg"/><Relationship Id="rId186" Type="http://schemas.openxmlformats.org/officeDocument/2006/relationships/image" Target="media/image135.png"/><Relationship Id="rId211" Type="http://schemas.openxmlformats.org/officeDocument/2006/relationships/image" Target="media/image160.png"/><Relationship Id="rId232" Type="http://schemas.openxmlformats.org/officeDocument/2006/relationships/image" Target="media/image181.png"/><Relationship Id="rId253" Type="http://schemas.openxmlformats.org/officeDocument/2006/relationships/image" Target="media/image202.jpeg"/><Relationship Id="rId274" Type="http://schemas.openxmlformats.org/officeDocument/2006/relationships/image" Target="media/image223.jpe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jpeg"/><Relationship Id="rId176" Type="http://schemas.openxmlformats.org/officeDocument/2006/relationships/image" Target="media/image125.png"/><Relationship Id="rId197" Type="http://schemas.openxmlformats.org/officeDocument/2006/relationships/image" Target="media/image146.png"/><Relationship Id="rId201" Type="http://schemas.openxmlformats.org/officeDocument/2006/relationships/image" Target="media/image150.png"/><Relationship Id="rId222" Type="http://schemas.openxmlformats.org/officeDocument/2006/relationships/image" Target="media/image171.png"/><Relationship Id="rId243" Type="http://schemas.openxmlformats.org/officeDocument/2006/relationships/image" Target="media/image192.jpeg"/><Relationship Id="rId264" Type="http://schemas.openxmlformats.org/officeDocument/2006/relationships/image" Target="media/image213.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jpeg"/><Relationship Id="rId166" Type="http://schemas.openxmlformats.org/officeDocument/2006/relationships/chart" Target="charts/chart1.xml"/><Relationship Id="rId187" Type="http://schemas.openxmlformats.org/officeDocument/2006/relationships/image" Target="media/image136.png"/><Relationship Id="rId1" Type="http://schemas.openxmlformats.org/officeDocument/2006/relationships/customXml" Target="../customXml/item1.xml"/><Relationship Id="rId212" Type="http://schemas.openxmlformats.org/officeDocument/2006/relationships/image" Target="media/image161.png"/><Relationship Id="rId233" Type="http://schemas.openxmlformats.org/officeDocument/2006/relationships/image" Target="media/image182.png"/><Relationship Id="rId254" Type="http://schemas.openxmlformats.org/officeDocument/2006/relationships/image" Target="media/image203.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275" Type="http://schemas.openxmlformats.org/officeDocument/2006/relationships/image" Target="media/image224.png"/><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6.png"/><Relationship Id="rId156" Type="http://schemas.openxmlformats.org/officeDocument/2006/relationships/image" Target="media/image107.jpeg"/><Relationship Id="rId177" Type="http://schemas.openxmlformats.org/officeDocument/2006/relationships/image" Target="media/image126.png"/><Relationship Id="rId198" Type="http://schemas.openxmlformats.org/officeDocument/2006/relationships/image" Target="media/image147.png"/><Relationship Id="rId202" Type="http://schemas.openxmlformats.org/officeDocument/2006/relationships/image" Target="media/image151.png"/><Relationship Id="rId223" Type="http://schemas.openxmlformats.org/officeDocument/2006/relationships/image" Target="media/image172.png"/><Relationship Id="rId244" Type="http://schemas.openxmlformats.org/officeDocument/2006/relationships/image" Target="media/image193.jpe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265" Type="http://schemas.openxmlformats.org/officeDocument/2006/relationships/image" Target="media/image214.jpeg"/><Relationship Id="rId50" Type="http://schemas.openxmlformats.org/officeDocument/2006/relationships/image" Target="media/image2.png"/><Relationship Id="rId104" Type="http://schemas.openxmlformats.org/officeDocument/2006/relationships/image" Target="media/image56.jpeg"/><Relationship Id="rId125" Type="http://schemas.openxmlformats.org/officeDocument/2006/relationships/image" Target="media/image76.png"/><Relationship Id="rId146" Type="http://schemas.openxmlformats.org/officeDocument/2006/relationships/image" Target="media/image97.png"/><Relationship Id="rId167" Type="http://schemas.openxmlformats.org/officeDocument/2006/relationships/image" Target="media/image117.emf"/><Relationship Id="rId188" Type="http://schemas.openxmlformats.org/officeDocument/2006/relationships/image" Target="media/image137.png"/><Relationship Id="rId71" Type="http://schemas.openxmlformats.org/officeDocument/2006/relationships/image" Target="media/image23.png"/><Relationship Id="rId92" Type="http://schemas.openxmlformats.org/officeDocument/2006/relationships/image" Target="media/image44.jpeg"/><Relationship Id="rId213" Type="http://schemas.openxmlformats.org/officeDocument/2006/relationships/image" Target="media/image162.png"/><Relationship Id="rId234"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5" Type="http://schemas.openxmlformats.org/officeDocument/2006/relationships/image" Target="media/image204.jpeg"/><Relationship Id="rId276" Type="http://schemas.microsoft.com/office/2007/relationships/hdphoto" Target="media/hdphoto1.wdp"/><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66.jpeg"/><Relationship Id="rId136" Type="http://schemas.openxmlformats.org/officeDocument/2006/relationships/image" Target="media/image87.png"/><Relationship Id="rId157" Type="http://schemas.openxmlformats.org/officeDocument/2006/relationships/image" Target="media/image108.jpeg"/><Relationship Id="rId178" Type="http://schemas.openxmlformats.org/officeDocument/2006/relationships/image" Target="media/image127.png"/><Relationship Id="rId61" Type="http://schemas.openxmlformats.org/officeDocument/2006/relationships/image" Target="media/image13.png"/><Relationship Id="rId82" Type="http://schemas.openxmlformats.org/officeDocument/2006/relationships/image" Target="media/image34.png"/><Relationship Id="rId199" Type="http://schemas.openxmlformats.org/officeDocument/2006/relationships/image" Target="media/image148.png"/><Relationship Id="rId203" Type="http://schemas.openxmlformats.org/officeDocument/2006/relationships/image" Target="media/image152.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3.png"/><Relationship Id="rId245" Type="http://schemas.openxmlformats.org/officeDocument/2006/relationships/image" Target="media/image194.jpeg"/><Relationship Id="rId266" Type="http://schemas.openxmlformats.org/officeDocument/2006/relationships/image" Target="media/image215.jpe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hyperlink" Target="http://www.iplocation.net" TargetMode="External"/><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189" Type="http://schemas.openxmlformats.org/officeDocument/2006/relationships/image" Target="media/image138.png"/><Relationship Id="rId3" Type="http://schemas.openxmlformats.org/officeDocument/2006/relationships/styles" Target="styles.xml"/><Relationship Id="rId214" Type="http://schemas.openxmlformats.org/officeDocument/2006/relationships/image" Target="media/image163.png"/><Relationship Id="rId235" Type="http://schemas.openxmlformats.org/officeDocument/2006/relationships/image" Target="media/image184.png"/><Relationship Id="rId256" Type="http://schemas.openxmlformats.org/officeDocument/2006/relationships/image" Target="media/image205.jpeg"/><Relationship Id="rId277" Type="http://schemas.openxmlformats.org/officeDocument/2006/relationships/image" Target="media/image225.pn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179" Type="http://schemas.openxmlformats.org/officeDocument/2006/relationships/image" Target="media/image128.png"/><Relationship Id="rId190" Type="http://schemas.openxmlformats.org/officeDocument/2006/relationships/image" Target="media/image139.png"/><Relationship Id="rId204" Type="http://schemas.openxmlformats.org/officeDocument/2006/relationships/image" Target="media/image153.png"/><Relationship Id="rId225" Type="http://schemas.openxmlformats.org/officeDocument/2006/relationships/image" Target="media/image174.png"/><Relationship Id="rId246" Type="http://schemas.openxmlformats.org/officeDocument/2006/relationships/image" Target="media/image195.jpeg"/><Relationship Id="rId267" Type="http://schemas.openxmlformats.org/officeDocument/2006/relationships/image" Target="media/image216.jpeg"/><Relationship Id="rId106" Type="http://schemas.openxmlformats.org/officeDocument/2006/relationships/image" Target="media/image58.jpg"/><Relationship Id="rId127" Type="http://schemas.openxmlformats.org/officeDocument/2006/relationships/image" Target="media/image78.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94" Type="http://schemas.openxmlformats.org/officeDocument/2006/relationships/image" Target="media/image46.png"/><Relationship Id="rId148" Type="http://schemas.openxmlformats.org/officeDocument/2006/relationships/image" Target="media/image99.png"/><Relationship Id="rId169" Type="http://schemas.openxmlformats.org/officeDocument/2006/relationships/image" Target="media/image118.png"/><Relationship Id="rId4" Type="http://schemas.openxmlformats.org/officeDocument/2006/relationships/settings" Target="settings.xml"/><Relationship Id="rId180" Type="http://schemas.openxmlformats.org/officeDocument/2006/relationships/image" Target="media/image129.png"/><Relationship Id="rId215" Type="http://schemas.openxmlformats.org/officeDocument/2006/relationships/image" Target="media/image164.png"/><Relationship Id="rId236" Type="http://schemas.openxmlformats.org/officeDocument/2006/relationships/image" Target="media/image185.png"/><Relationship Id="rId257" Type="http://schemas.openxmlformats.org/officeDocument/2006/relationships/image" Target="media/image206.jpeg"/><Relationship Id="rId278" Type="http://schemas.microsoft.com/office/2007/relationships/hdphoto" Target="media/hdphoto2.wdp"/><Relationship Id="rId42" Type="http://schemas.openxmlformats.org/officeDocument/2006/relationships/hyperlink" Target="https://qucloud-my.sharepoint.com/personal/ga1402464_qu_edu_qa/Documents/Senior%20Project/ParQU%20Final/Report-Draft1.docx" TargetMode="External"/><Relationship Id="rId84" Type="http://schemas.openxmlformats.org/officeDocument/2006/relationships/image" Target="media/image36.png"/><Relationship Id="rId138" Type="http://schemas.openxmlformats.org/officeDocument/2006/relationships/image" Target="media/image89.png"/><Relationship Id="rId191" Type="http://schemas.openxmlformats.org/officeDocument/2006/relationships/image" Target="media/image140.png"/><Relationship Id="rId205" Type="http://schemas.openxmlformats.org/officeDocument/2006/relationships/image" Target="media/image154.png"/><Relationship Id="rId247" Type="http://schemas.openxmlformats.org/officeDocument/2006/relationships/image" Target="media/image196.jpeg"/><Relationship Id="rId107" Type="http://schemas.openxmlformats.org/officeDocument/2006/relationships/image" Target="media/image59.png"/><Relationship Id="rId11"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149" Type="http://schemas.openxmlformats.org/officeDocument/2006/relationships/image" Target="media/image100.jpeg"/><Relationship Id="rId95" Type="http://schemas.openxmlformats.org/officeDocument/2006/relationships/image" Target="media/image47.png"/><Relationship Id="rId160" Type="http://schemas.openxmlformats.org/officeDocument/2006/relationships/image" Target="media/image111.jpeg"/><Relationship Id="rId216" Type="http://schemas.openxmlformats.org/officeDocument/2006/relationships/image" Target="media/image165.png"/><Relationship Id="rId258" Type="http://schemas.openxmlformats.org/officeDocument/2006/relationships/image" Target="media/image207.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B5A31-B469-F64A-AC61-0BED56681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145</Pages>
  <Words>25495</Words>
  <Characters>145328</Characters>
  <Application>Microsoft Office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83</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Ghareisa Mohammed Al-Kuwari</cp:lastModifiedBy>
  <cp:revision>672</cp:revision>
  <dcterms:created xsi:type="dcterms:W3CDTF">2019-04-21T14:07:00Z</dcterms:created>
  <dcterms:modified xsi:type="dcterms:W3CDTF">2019-04-23T02:14:00Z</dcterms:modified>
</cp:coreProperties>
</file>